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5E9082CA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4EE6449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552F85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103F2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438A45A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4AFB137B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028242E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474AA38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0A807D4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0CD9F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28D61A1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49EBF1D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2EDD054E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4635D2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30EE9A1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77987F7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B9DDFB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0B2FD76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7C5ABD0C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42086FB9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6130578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5BC137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18867B72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2F27A23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562C921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60A5020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540C916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1472A07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15E38DF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2B2FA7E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2F2D35B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55D8601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8078AD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1D81E89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5A70027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777808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0DDBCBB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0EC3AA2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7CF809D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759B87DD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663046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title":"Anaconda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663046">
        <w:rPr>
          <w:lang w:val="en-US"/>
        </w:rPr>
        <w:instrText xml:space="preserve"> ADDIN ZOTERO_ITEM CSL_CITATION {"citationID":"yi8r4wBW","properties":{"formattedCitation":"[13]","plainCitation":"[13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13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663046">
        <w:rPr>
          <w:lang w:val="en-US"/>
        </w:rPr>
        <w:instrText xml:space="preserve"> ADDIN ZOTERO_ITEM CSL_CITATION {"citationID":"Axe6oCur","properties":{"formattedCitation":"[14]","plainCitation":"[14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14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5A6682">
        <w:rPr>
          <w:lang w:val="en-US"/>
        </w:rPr>
        <w:instrText xml:space="preserve"> ADDIN ZOTERO_ITEM CSL_CITATION {"citationID":"QPFQiODc","properties":{"formattedCitation":"[20; 2; 19]","plainCitation":"[20; 2; 19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663046" w:rsidRPr="00663046">
        <w:rPr>
          <w:rFonts w:cs="Times New Roman"/>
        </w:rPr>
        <w:t>[20; 2; 19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29DED354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title":"Anaconda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4E1DF872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663046">
        <w:instrText xml:space="preserve"> ADDIN ZOTERO_ITEM CSL_CITATION {"citationID":"jBBK3RSv","properties":{"formattedCitation":"[14]","plainCitation":"[14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663046" w:rsidRPr="00663046">
        <w:rPr>
          <w:rFonts w:cs="Times New Roman"/>
        </w:rPr>
        <w:t>[14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18988D63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xX0nXvHZ","properties":{"formattedCitation":"[13]","plainCitation":"[13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13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A103C76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5A6682">
        <w:instrText xml:space="preserve"> ADDIN ZOTERO_ITEM CSL_CITATION {"citationID":"EOWodFT9","properties":{"formattedCitation":"[20; 2; 19]","plainCitation":"[20; 2; 19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20; 2; 19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77203119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663046">
        <w:instrText xml:space="preserve"> ADDIN ZOTERO_ITEM CSL_CITATION {"citationID":"OY8wzlaO","properties":{"formattedCitation":"[17]","plainCitation":"[17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663046" w:rsidRPr="00663046">
        <w:rPr>
          <w:rFonts w:cs="Times New Roman"/>
        </w:rPr>
        <w:t>[17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61C6AAAE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4FC54D7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663046">
        <w:instrText xml:space="preserve"> ADDIN ZOTERO_ITEM CSL_CITATION {"citationID":"q2kkzNct","properties":{"formattedCitation":"[18]","plainCitation":"[18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663046" w:rsidRPr="00663046">
        <w:rPr>
          <w:rFonts w:cs="Times New Roman"/>
        </w:rPr>
        <w:t>[18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1E5A4F00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559AD12E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663046">
        <w:instrText xml:space="preserve"> ADDIN ZOTERO_ITEM CSL_CITATION {"citationID":"HyXeltgc","properties":{"formattedCitation":"[12]","plainCitation":"[12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663046" w:rsidRPr="00663046">
        <w:rPr>
          <w:rFonts w:cs="Times New Roman"/>
        </w:rPr>
        <w:t>[12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A9E894B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663046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title":"Anaconda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438B5CE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710763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F54A72A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663046">
        <w:instrText xml:space="preserve"> ADDIN ZOTERO_ITEM CSL_CITATION {"citationID":"cCrajWcl","properties":{"formattedCitation":"[10]","plainCitation":"[10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663046" w:rsidRPr="00663046">
        <w:rPr>
          <w:rFonts w:cs="Times New Roman"/>
        </w:rPr>
        <w:t>[10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B4342AF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663046">
        <w:instrText xml:space="preserve"> ADDIN ZOTERO_ITEM CSL_CITATION {"citationID":"27vRXbRd","properties":{"formattedCitation":"[11]","plainCitation":"[11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663046" w:rsidRPr="00663046">
        <w:rPr>
          <w:rFonts w:cs="Times New Roman"/>
        </w:rPr>
        <w:t>[11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2A425498" w:rsidR="00E65A01" w:rsidRDefault="00E65A01" w:rsidP="00E65A01">
      <w:proofErr w:type="gramStart"/>
      <w:r>
        <w:t>После установки пакетов,</w:t>
      </w:r>
      <w:proofErr w:type="gramEnd"/>
      <w:r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r>
        <w:t xml:space="preserve">Загрузка </w:t>
      </w:r>
      <w:proofErr w:type="spellStart"/>
      <w:r>
        <w:t>датасетов</w:t>
      </w:r>
      <w:bookmarkEnd w:id="30"/>
      <w:proofErr w:type="spellEnd"/>
    </w:p>
    <w:p w14:paraId="297033E5" w14:textId="55C04F8D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3A06CC" w:rsidRDefault="00D63042" w:rsidP="00D63042">
      <w:pPr>
        <w:pStyle w:val="Title"/>
      </w:pPr>
      <w:bookmarkStart w:id="31" w:name="_Hlk172391845"/>
      <w:r w:rsidRPr="006E2661">
        <w:rPr>
          <w:lang w:val="ru-RU"/>
        </w:rPr>
        <w:t>ячейка</w:t>
      </w:r>
      <w:r w:rsidRPr="003A06CC">
        <w:t xml:space="preserve"> </w:t>
      </w:r>
      <w:r w:rsidRPr="006E2661">
        <w:t>Jupiter</w:t>
      </w:r>
      <w:r w:rsidRPr="003A06CC">
        <w:t xml:space="preserve"> </w:t>
      </w:r>
      <w:r w:rsidRPr="006E2661">
        <w:t>Notebook</w:t>
      </w:r>
    </w:p>
    <w:bookmarkEnd w:id="31"/>
    <w:p w14:paraId="28A035BE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3A06CC">
        <w:rPr>
          <w:rFonts w:eastAsia="Times New Roman" w:cs="Times New Roman"/>
          <w:color w:val="0070C1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lastRenderedPageBreak/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2" w:name="_Hlk172391933"/>
      <w:r w:rsidRPr="006C2651">
        <w:rPr>
          <w:lang w:val="ru-RU"/>
        </w:rPr>
        <w:t xml:space="preserve">результат выполнения </w:t>
      </w:r>
    </w:p>
    <w:bookmarkEnd w:id="32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AA504F">
          <w:footerReference w:type="default" r:id="rId15"/>
          <w:footerReference w:type="first" r:id="rId16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630DEAE9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3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3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4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4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5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5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6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7" w:name="_Toc172787040"/>
      <w:r w:rsidRPr="003A06CC">
        <w:rPr>
          <w:lang w:val="ru-RU"/>
        </w:rPr>
        <w:t>Посмотри статистику по дата фрейму.</w:t>
      </w:r>
      <w:bookmarkEnd w:id="37"/>
    </w:p>
    <w:p w14:paraId="6B584735" w14:textId="4BC1A074" w:rsidR="005173B4" w:rsidRPr="00121C09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7CD3F010" w14:textId="77777777" w:rsidR="005173B4" w:rsidRPr="003A06CC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3A06CC" w:rsidRDefault="00A93AE6" w:rsidP="00A93AE6">
      <w:pPr>
        <w:rPr>
          <w:lang w:val="en-US"/>
        </w:rPr>
        <w:sectPr w:rsidR="00A93AE6" w:rsidRPr="003A06CC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766EA080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8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8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39" w:name="_Toc172787042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39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0" w:name="_Toc172787043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0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4A329564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6CDCF2CF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1" w:name="_Toc172787044"/>
      <w:r w:rsidRPr="004A26C5">
        <w:t>Посмотрим какие признаки имеют выбросы</w:t>
      </w:r>
      <w:bookmarkEnd w:id="41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B34273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B34273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B34273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B34273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B34273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2" w:name="_Toc172787045"/>
      <w:r w:rsidRPr="0007382D">
        <w:t>Создание новых признаков</w:t>
      </w:r>
      <w:bookmarkEnd w:id="42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E449282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3" w:name="_Toc172787046"/>
      <w:r w:rsidRPr="008864C1">
        <w:lastRenderedPageBreak/>
        <w:t>Проверка состояния данных</w:t>
      </w:r>
      <w:bookmarkEnd w:id="43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4" w:name="_Ref172622482"/>
      <w:bookmarkStart w:id="45" w:name="_Toc172787047"/>
      <w:r w:rsidRPr="00482917">
        <w:t>Метрика, по которой будем оценивать качество работы модели</w:t>
      </w:r>
      <w:bookmarkEnd w:id="44"/>
      <w:bookmarkEnd w:id="45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46" w:name="_Ref172740163"/>
      <w:bookmarkStart w:id="47" w:name="_Ref172740317"/>
      <w:bookmarkStart w:id="48" w:name="_Ref172476634"/>
      <w:bookmarkStart w:id="49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0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0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1" w:name="_Ref172740202"/>
      <w:bookmarkEnd w:id="46"/>
      <w:r w:rsidRPr="001A1ADF">
        <w:rPr>
          <w:rFonts w:eastAsiaTheme="minorEastAsia"/>
          <w:szCs w:val="22"/>
        </w:rPr>
        <w:t>)</w:t>
      </w:r>
      <w:bookmarkEnd w:id="47"/>
      <w:bookmarkEnd w:id="51"/>
    </w:p>
    <w:bookmarkEnd w:id="48"/>
    <w:bookmarkEnd w:id="49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2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2"/>
      <w:proofErr w:type="spellEnd"/>
    </w:p>
    <w:p w14:paraId="59D7F9D9" w14:textId="70547EC7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663046">
        <w:instrText xml:space="preserve"> ADDIN ZOTERO_ITEM CSL_CITATION {"citationID":"jVViCEv7","properties":{"formattedCitation":"[18]","plainCitation":"[18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663046" w:rsidRPr="00663046">
        <w:rPr>
          <w:rFonts w:cs="Times New Roman"/>
        </w:rPr>
        <w:t>[18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663046">
        <w:instrText xml:space="preserve"> ADDIN ZOTERO_ITEM CSL_CITATION {"citationID":"yM2sjguy","properties":{"formattedCitation":"[16; 15; 9]","plainCitation":"[16; 15; 9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663046" w:rsidRPr="00663046">
        <w:rPr>
          <w:rFonts w:cs="Times New Roman"/>
        </w:rPr>
        <w:t>[16; 15; 9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3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3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4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4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5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5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56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56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57" w:name="_Toc172787050"/>
      <w:r w:rsidRPr="00554971">
        <w:t>Создание модели и дата фрейма для хранения результатов кросс-валидации</w:t>
      </w:r>
      <w:bookmarkEnd w:id="57"/>
    </w:p>
    <w:p w14:paraId="4C0EAB95" w14:textId="7EB811B2" w:rsidR="00335928" w:rsidRPr="00554971" w:rsidRDefault="00335928" w:rsidP="00335928">
      <w:r>
        <w:t xml:space="preserve">Создадим модель </w:t>
      </w:r>
      <w:proofErr w:type="gramStart"/>
      <w:r>
        <w:t>машинного обучения</w:t>
      </w:r>
      <w:proofErr w:type="gramEnd"/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58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58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59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59"/>
      <w:proofErr w:type="spellEnd"/>
    </w:p>
    <w:p w14:paraId="6D3924EA" w14:textId="69DFEDF5" w:rsidR="00A566EF" w:rsidRPr="001D695B" w:rsidRDefault="00A566EF" w:rsidP="00A566EF">
      <w:bookmarkStart w:id="60" w:name="_Hlk172807923"/>
      <w:bookmarkStart w:id="61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0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1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2" w:name="_Hlk172800272"/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2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3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3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4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4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3A06CC" w:rsidRDefault="00E16D3B" w:rsidP="00E16D3B">
      <w:pPr>
        <w:pStyle w:val="TXT1"/>
        <w:rPr>
          <w:lang w:val="ru-RU"/>
        </w:rPr>
      </w:pPr>
      <w:bookmarkStart w:id="65" w:name="_Hlk172801289"/>
      <w:proofErr w:type="gramStart"/>
      <w:r w:rsidRPr="00E16D3B">
        <w:t>Train</w:t>
      </w:r>
      <w:bookmarkEnd w:id="65"/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bookmarkStart w:id="66" w:name="_Hlk172801313"/>
      <w:r w:rsidRPr="00E16D3B">
        <w:t>Test</w:t>
      </w:r>
      <w:bookmarkEnd w:id="66"/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0803D2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2B63677" w14:textId="77777777" w:rsidR="00E16D3B" w:rsidRPr="003A06CC" w:rsidRDefault="00E16D3B" w:rsidP="00E16D3B">
      <w:pPr>
        <w:pStyle w:val="TXT1"/>
        <w:rPr>
          <w:lang w:val="ru-RU"/>
        </w:rPr>
      </w:pPr>
    </w:p>
    <w:p w14:paraId="6354496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390A38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8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DF155D" w14:textId="77777777" w:rsidR="00E16D3B" w:rsidRPr="003A06CC" w:rsidRDefault="00E16D3B" w:rsidP="00E16D3B">
      <w:pPr>
        <w:pStyle w:val="TXT1"/>
        <w:rPr>
          <w:lang w:val="ru-RU"/>
        </w:rPr>
      </w:pPr>
    </w:p>
    <w:p w14:paraId="5F43730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39A03F5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9B841" w14:textId="77777777" w:rsidR="00E16D3B" w:rsidRPr="003A06CC" w:rsidRDefault="00E16D3B" w:rsidP="00E16D3B">
      <w:pPr>
        <w:pStyle w:val="TXT1"/>
        <w:rPr>
          <w:lang w:val="ru-RU"/>
        </w:rPr>
      </w:pPr>
    </w:p>
    <w:p w14:paraId="310E67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0A2F4A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69070A6" w14:textId="77777777" w:rsidR="00E16D3B" w:rsidRPr="003A06CC" w:rsidRDefault="00E16D3B" w:rsidP="00E16D3B">
      <w:pPr>
        <w:pStyle w:val="TXT1"/>
        <w:rPr>
          <w:lang w:val="ru-RU"/>
        </w:rPr>
      </w:pPr>
    </w:p>
    <w:p w14:paraId="7E3E832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F3AF3E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C5C68" w14:textId="77777777" w:rsidR="00E16D3B" w:rsidRPr="003A06CC" w:rsidRDefault="00E16D3B" w:rsidP="00E16D3B">
      <w:pPr>
        <w:pStyle w:val="TXT1"/>
        <w:rPr>
          <w:lang w:val="ru-RU"/>
        </w:rPr>
      </w:pPr>
    </w:p>
    <w:p w14:paraId="1661DA0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42F6D72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2A8B003" w14:textId="77777777" w:rsidR="00E16D3B" w:rsidRPr="003A06CC" w:rsidRDefault="00E16D3B" w:rsidP="00E16D3B">
      <w:pPr>
        <w:pStyle w:val="TXT1"/>
        <w:rPr>
          <w:lang w:val="ru-RU"/>
        </w:rPr>
      </w:pPr>
    </w:p>
    <w:p w14:paraId="6C75297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5C3E9C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B8E52" w14:textId="77777777" w:rsidR="00E16D3B" w:rsidRPr="003A06CC" w:rsidRDefault="00E16D3B" w:rsidP="00E16D3B">
      <w:pPr>
        <w:pStyle w:val="TXT1"/>
        <w:rPr>
          <w:lang w:val="ru-RU"/>
        </w:rPr>
      </w:pPr>
    </w:p>
    <w:p w14:paraId="12BFA74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5D80E6D8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524D213" w14:textId="77777777" w:rsidR="00E16D3B" w:rsidRPr="003A06CC" w:rsidRDefault="00E16D3B" w:rsidP="00E16D3B">
      <w:pPr>
        <w:pStyle w:val="TXT1"/>
        <w:rPr>
          <w:lang w:val="ru-RU"/>
        </w:rPr>
      </w:pPr>
    </w:p>
    <w:p w14:paraId="609BE21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73C84B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0.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7BD02FA" w14:textId="77777777" w:rsidR="00E16D3B" w:rsidRPr="003A06CC" w:rsidRDefault="00E16D3B" w:rsidP="00E16D3B">
      <w:pPr>
        <w:pStyle w:val="TXT1"/>
        <w:rPr>
          <w:lang w:val="ru-RU"/>
        </w:rPr>
      </w:pPr>
    </w:p>
    <w:p w14:paraId="3928132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172987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4F6E36" w14:textId="77777777" w:rsidR="00E16D3B" w:rsidRPr="003A06CC" w:rsidRDefault="00E16D3B" w:rsidP="00E16D3B">
      <w:pPr>
        <w:pStyle w:val="TXT1"/>
        <w:rPr>
          <w:lang w:val="ru-RU"/>
        </w:rPr>
      </w:pPr>
    </w:p>
    <w:p w14:paraId="6643DFD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EE125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C4377E4" w14:textId="77777777" w:rsidR="00E16D3B" w:rsidRPr="003A06CC" w:rsidRDefault="00E16D3B" w:rsidP="00E16D3B">
      <w:pPr>
        <w:pStyle w:val="TXT1"/>
        <w:rPr>
          <w:lang w:val="ru-RU"/>
        </w:rPr>
      </w:pPr>
    </w:p>
    <w:p w14:paraId="535B343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CEE88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5FA7FDE" w14:textId="77777777" w:rsidR="00E16D3B" w:rsidRPr="003A06CC" w:rsidRDefault="00E16D3B" w:rsidP="00E16D3B">
      <w:pPr>
        <w:pStyle w:val="TXT1"/>
        <w:rPr>
          <w:lang w:val="ru-RU"/>
        </w:rPr>
      </w:pPr>
    </w:p>
    <w:p w14:paraId="460822E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41305ED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B37DA0" w14:textId="77777777" w:rsidR="00E16D3B" w:rsidRPr="003A06CC" w:rsidRDefault="00E16D3B" w:rsidP="00E16D3B">
      <w:pPr>
        <w:pStyle w:val="TXT1"/>
        <w:rPr>
          <w:lang w:val="ru-RU"/>
        </w:rPr>
      </w:pPr>
    </w:p>
    <w:p w14:paraId="3BE758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533D23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013BFE7" w14:textId="77777777" w:rsidR="00E16D3B" w:rsidRPr="003A06CC" w:rsidRDefault="00E16D3B" w:rsidP="00E16D3B">
      <w:pPr>
        <w:pStyle w:val="TXT1"/>
        <w:rPr>
          <w:lang w:val="ru-RU"/>
        </w:rPr>
      </w:pPr>
    </w:p>
    <w:p w14:paraId="30B5BE6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757870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3E42E87" w14:textId="77777777" w:rsidR="00E16D3B" w:rsidRPr="003A06CC" w:rsidRDefault="00E16D3B" w:rsidP="00E16D3B">
      <w:pPr>
        <w:pStyle w:val="TXT1"/>
        <w:rPr>
          <w:lang w:val="ru-RU"/>
        </w:rPr>
      </w:pPr>
    </w:p>
    <w:p w14:paraId="63D9A4B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2F91F39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D3B27FA" w14:textId="77777777" w:rsidR="00E16D3B" w:rsidRPr="003A06CC" w:rsidRDefault="00E16D3B" w:rsidP="00E16D3B">
      <w:pPr>
        <w:pStyle w:val="TXT1"/>
        <w:rPr>
          <w:lang w:val="ru-RU"/>
        </w:rPr>
      </w:pPr>
    </w:p>
    <w:p w14:paraId="31794AC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537A86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3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343B8DB" w14:textId="77777777" w:rsidR="00E16D3B" w:rsidRPr="003A06CC" w:rsidRDefault="00E16D3B" w:rsidP="00E16D3B">
      <w:pPr>
        <w:pStyle w:val="TXT1"/>
        <w:rPr>
          <w:lang w:val="ru-RU"/>
        </w:rPr>
      </w:pPr>
    </w:p>
    <w:p w14:paraId="281769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253EBE1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0F2576" w14:textId="77777777" w:rsidR="00E16D3B" w:rsidRPr="003A06CC" w:rsidRDefault="00E16D3B" w:rsidP="00E16D3B">
      <w:pPr>
        <w:pStyle w:val="TXT1"/>
        <w:rPr>
          <w:lang w:val="ru-RU"/>
        </w:rPr>
      </w:pPr>
    </w:p>
    <w:p w14:paraId="271D070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1FA40F7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F2BD65" w14:textId="77777777" w:rsidR="00E16D3B" w:rsidRPr="003A06CC" w:rsidRDefault="00E16D3B" w:rsidP="00E16D3B">
      <w:pPr>
        <w:pStyle w:val="TXT1"/>
        <w:rPr>
          <w:lang w:val="ru-RU"/>
        </w:rPr>
      </w:pPr>
    </w:p>
    <w:p w14:paraId="4258B21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FB60E6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6544A28" w14:textId="77777777" w:rsidR="00E16D3B" w:rsidRPr="003A06CC" w:rsidRDefault="00E16D3B" w:rsidP="00E16D3B">
      <w:pPr>
        <w:pStyle w:val="TXT1"/>
        <w:rPr>
          <w:lang w:val="ru-RU"/>
        </w:rPr>
      </w:pPr>
    </w:p>
    <w:p w14:paraId="4AADC33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726D0E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29D38F" w14:textId="77777777" w:rsidR="00E16D3B" w:rsidRPr="003A06CC" w:rsidRDefault="00E16D3B" w:rsidP="00E16D3B">
      <w:pPr>
        <w:pStyle w:val="TXT1"/>
        <w:rPr>
          <w:lang w:val="ru-RU"/>
        </w:rPr>
      </w:pPr>
    </w:p>
    <w:p w14:paraId="1AA60F6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FA8F4F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C9D9A8" w14:textId="77777777" w:rsidR="00E16D3B" w:rsidRPr="003A06CC" w:rsidRDefault="00E16D3B" w:rsidP="00E16D3B">
      <w:pPr>
        <w:pStyle w:val="TXT1"/>
        <w:rPr>
          <w:lang w:val="ru-RU"/>
        </w:rPr>
      </w:pPr>
    </w:p>
    <w:p w14:paraId="3DAFD1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D0BDD4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3490D5" w14:textId="77777777" w:rsidR="00E16D3B" w:rsidRPr="003A06CC" w:rsidRDefault="00E16D3B" w:rsidP="00E16D3B">
      <w:pPr>
        <w:pStyle w:val="TXT1"/>
        <w:rPr>
          <w:lang w:val="ru-RU"/>
        </w:rPr>
      </w:pPr>
    </w:p>
    <w:p w14:paraId="5AA5236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C4B1E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8E0BB2E" w14:textId="77777777" w:rsidR="00E16D3B" w:rsidRPr="003A06CC" w:rsidRDefault="00E16D3B" w:rsidP="00E16D3B">
      <w:pPr>
        <w:pStyle w:val="TXT1"/>
        <w:rPr>
          <w:lang w:val="ru-RU"/>
        </w:rPr>
      </w:pPr>
    </w:p>
    <w:p w14:paraId="20799C0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4632A2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551F2B" w14:textId="77777777" w:rsidR="00E16D3B" w:rsidRPr="003A06CC" w:rsidRDefault="00E16D3B" w:rsidP="00E16D3B">
      <w:pPr>
        <w:pStyle w:val="TXT1"/>
        <w:rPr>
          <w:lang w:val="ru-RU"/>
        </w:rPr>
      </w:pPr>
    </w:p>
    <w:p w14:paraId="2B997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399CBD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0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186E53" w14:textId="77777777" w:rsidR="00E16D3B" w:rsidRPr="003A06CC" w:rsidRDefault="00E16D3B" w:rsidP="00E16D3B">
      <w:pPr>
        <w:pStyle w:val="TXT1"/>
        <w:rPr>
          <w:lang w:val="ru-RU"/>
        </w:rPr>
      </w:pPr>
    </w:p>
    <w:p w14:paraId="3D4D371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646B4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1811850" w14:textId="77777777" w:rsidR="00E16D3B" w:rsidRPr="003A06CC" w:rsidRDefault="00E16D3B" w:rsidP="00E16D3B">
      <w:pPr>
        <w:pStyle w:val="TXT1"/>
        <w:rPr>
          <w:lang w:val="ru-RU"/>
        </w:rPr>
      </w:pPr>
    </w:p>
    <w:p w14:paraId="008EA3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B20A23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DFC8129" w14:textId="77777777" w:rsidR="00E16D3B" w:rsidRPr="003A06CC" w:rsidRDefault="00E16D3B" w:rsidP="00E16D3B">
      <w:pPr>
        <w:pStyle w:val="TXT1"/>
        <w:rPr>
          <w:lang w:val="ru-RU"/>
        </w:rPr>
      </w:pPr>
    </w:p>
    <w:p w14:paraId="4AF3CB1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5C369A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BA0BC2" w14:textId="77777777" w:rsidR="00E16D3B" w:rsidRPr="003A06CC" w:rsidRDefault="00E16D3B" w:rsidP="00E16D3B">
      <w:pPr>
        <w:pStyle w:val="TXT1"/>
        <w:rPr>
          <w:lang w:val="ru-RU"/>
        </w:rPr>
      </w:pPr>
    </w:p>
    <w:p w14:paraId="6061D94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4D8934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966CD3" w14:textId="77777777" w:rsidR="00E16D3B" w:rsidRPr="003A06CC" w:rsidRDefault="00E16D3B" w:rsidP="00E16D3B">
      <w:pPr>
        <w:pStyle w:val="TXT1"/>
        <w:rPr>
          <w:lang w:val="ru-RU"/>
        </w:rPr>
      </w:pPr>
    </w:p>
    <w:p w14:paraId="5CD99B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32842E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9B4E8A" w14:textId="77777777" w:rsidR="00E16D3B" w:rsidRPr="003A06CC" w:rsidRDefault="00E16D3B" w:rsidP="00E16D3B">
      <w:pPr>
        <w:pStyle w:val="TXT1"/>
        <w:rPr>
          <w:lang w:val="ru-RU"/>
        </w:rPr>
      </w:pPr>
    </w:p>
    <w:p w14:paraId="1320EDE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154AF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9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8E0C516" w14:textId="77777777" w:rsidR="00E16D3B" w:rsidRPr="003A06CC" w:rsidRDefault="00E16D3B" w:rsidP="00E16D3B">
      <w:pPr>
        <w:pStyle w:val="TXT1"/>
        <w:rPr>
          <w:lang w:val="ru-RU"/>
        </w:rPr>
      </w:pPr>
    </w:p>
    <w:p w14:paraId="41F5D4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EF1A75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7ACCF60" w14:textId="77777777" w:rsidR="00E16D3B" w:rsidRPr="003A06CC" w:rsidRDefault="00E16D3B" w:rsidP="00E16D3B">
      <w:pPr>
        <w:pStyle w:val="TXT1"/>
        <w:rPr>
          <w:lang w:val="ru-RU"/>
        </w:rPr>
      </w:pPr>
    </w:p>
    <w:p w14:paraId="6B9C86D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EEEC93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9A92ED9" w14:textId="77777777" w:rsidR="00E16D3B" w:rsidRPr="003A06CC" w:rsidRDefault="00E16D3B" w:rsidP="00E16D3B">
      <w:pPr>
        <w:pStyle w:val="TXT1"/>
        <w:rPr>
          <w:lang w:val="ru-RU"/>
        </w:rPr>
      </w:pPr>
    </w:p>
    <w:p w14:paraId="4A7710C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CB62E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99D419C" w14:textId="77777777" w:rsidR="00E16D3B" w:rsidRPr="003A06CC" w:rsidRDefault="00E16D3B" w:rsidP="00E16D3B">
      <w:pPr>
        <w:pStyle w:val="TXT1"/>
        <w:rPr>
          <w:lang w:val="ru-RU"/>
        </w:rPr>
      </w:pPr>
    </w:p>
    <w:p w14:paraId="40EAB86A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07B1A3F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7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4EAD11B" w14:textId="77777777" w:rsidR="00E16D3B" w:rsidRPr="003A06CC" w:rsidRDefault="00E16D3B" w:rsidP="00E16D3B">
      <w:pPr>
        <w:pStyle w:val="TXT1"/>
        <w:rPr>
          <w:lang w:val="ru-RU"/>
        </w:rPr>
      </w:pPr>
    </w:p>
    <w:p w14:paraId="7F64C50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7E6D38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4D371C" w14:textId="77777777" w:rsidR="00E16D3B" w:rsidRPr="003A06CC" w:rsidRDefault="00E16D3B" w:rsidP="00E16D3B">
      <w:pPr>
        <w:pStyle w:val="TXT1"/>
        <w:rPr>
          <w:lang w:val="ru-RU"/>
        </w:rPr>
      </w:pPr>
    </w:p>
    <w:p w14:paraId="264803F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33CBF5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2854FB7" w14:textId="77777777" w:rsidR="00E16D3B" w:rsidRPr="003A06CC" w:rsidRDefault="00E16D3B" w:rsidP="00E16D3B">
      <w:pPr>
        <w:pStyle w:val="TXT1"/>
        <w:rPr>
          <w:lang w:val="ru-RU"/>
        </w:rPr>
      </w:pPr>
    </w:p>
    <w:p w14:paraId="3F4FDE5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611BF0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1D9EF9F" w14:textId="77777777" w:rsidR="00E16D3B" w:rsidRPr="003A06CC" w:rsidRDefault="00E16D3B" w:rsidP="00E16D3B">
      <w:pPr>
        <w:pStyle w:val="TXT1"/>
        <w:rPr>
          <w:lang w:val="ru-RU"/>
        </w:rPr>
      </w:pPr>
    </w:p>
    <w:p w14:paraId="40CA61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F02DBA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B2517E" w14:textId="77777777" w:rsidR="00E16D3B" w:rsidRPr="003A06CC" w:rsidRDefault="00E16D3B" w:rsidP="00E16D3B">
      <w:pPr>
        <w:pStyle w:val="TXT1"/>
        <w:rPr>
          <w:lang w:val="ru-RU"/>
        </w:rPr>
      </w:pPr>
    </w:p>
    <w:p w14:paraId="22ED19D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D059A2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F8DCAE" w14:textId="77777777" w:rsidR="00E16D3B" w:rsidRPr="003A06CC" w:rsidRDefault="00E16D3B" w:rsidP="00E16D3B">
      <w:pPr>
        <w:pStyle w:val="TXT1"/>
        <w:rPr>
          <w:lang w:val="ru-RU"/>
        </w:rPr>
      </w:pPr>
    </w:p>
    <w:p w14:paraId="1836F6B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FA3E62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7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DC25DC9" w14:textId="77777777" w:rsidR="00E16D3B" w:rsidRPr="003A06CC" w:rsidRDefault="00E16D3B" w:rsidP="00E16D3B">
      <w:pPr>
        <w:pStyle w:val="TXT1"/>
        <w:rPr>
          <w:lang w:val="ru-RU"/>
        </w:rPr>
      </w:pPr>
    </w:p>
    <w:p w14:paraId="4494B12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75CE37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18DF0FD" w14:textId="77777777" w:rsidR="00E16D3B" w:rsidRPr="003A06CC" w:rsidRDefault="00E16D3B" w:rsidP="00E16D3B">
      <w:pPr>
        <w:pStyle w:val="TXT1"/>
        <w:rPr>
          <w:lang w:val="ru-RU"/>
        </w:rPr>
      </w:pPr>
    </w:p>
    <w:p w14:paraId="1D6307A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B2A7C0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4B58B" w14:textId="77777777" w:rsidR="00E16D3B" w:rsidRPr="003A06CC" w:rsidRDefault="00E16D3B" w:rsidP="00E16D3B">
      <w:pPr>
        <w:pStyle w:val="TXT1"/>
        <w:rPr>
          <w:lang w:val="ru-RU"/>
        </w:rPr>
      </w:pPr>
    </w:p>
    <w:p w14:paraId="0C15545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952367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2008CC2" w14:textId="77777777" w:rsidR="00E16D3B" w:rsidRPr="003A06CC" w:rsidRDefault="00E16D3B" w:rsidP="00E16D3B">
      <w:pPr>
        <w:pStyle w:val="TXT1"/>
        <w:rPr>
          <w:lang w:val="ru-RU"/>
        </w:rPr>
      </w:pPr>
    </w:p>
    <w:p w14:paraId="7A24CF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7130F1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D9D1960" w14:textId="77777777" w:rsidR="00E16D3B" w:rsidRPr="003A06CC" w:rsidRDefault="00E16D3B" w:rsidP="00E16D3B">
      <w:pPr>
        <w:pStyle w:val="TXT1"/>
        <w:rPr>
          <w:lang w:val="ru-RU"/>
        </w:rPr>
      </w:pPr>
    </w:p>
    <w:p w14:paraId="0EE36FF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64BF6F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4ECC41" w14:textId="77777777" w:rsidR="00E16D3B" w:rsidRPr="003A06CC" w:rsidRDefault="00E16D3B" w:rsidP="00E16D3B">
      <w:pPr>
        <w:pStyle w:val="TXT1"/>
        <w:rPr>
          <w:lang w:val="ru-RU"/>
        </w:rPr>
      </w:pPr>
    </w:p>
    <w:p w14:paraId="48FEC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14AD77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F384CDD" w14:textId="77777777" w:rsidR="00E16D3B" w:rsidRPr="003A06CC" w:rsidRDefault="00E16D3B" w:rsidP="00E16D3B">
      <w:pPr>
        <w:pStyle w:val="TXT1"/>
        <w:rPr>
          <w:lang w:val="ru-RU"/>
        </w:rPr>
      </w:pPr>
    </w:p>
    <w:p w14:paraId="0DE99E5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66B4FB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DDDBB20" w14:textId="77777777" w:rsidR="00E16D3B" w:rsidRPr="003A06CC" w:rsidRDefault="00E16D3B" w:rsidP="00E16D3B">
      <w:pPr>
        <w:pStyle w:val="TXT1"/>
        <w:rPr>
          <w:lang w:val="ru-RU"/>
        </w:rPr>
      </w:pPr>
    </w:p>
    <w:p w14:paraId="6E60BB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1011870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B7521FC" w14:textId="77777777" w:rsidR="00E16D3B" w:rsidRPr="003A06CC" w:rsidRDefault="00E16D3B" w:rsidP="00E16D3B">
      <w:pPr>
        <w:pStyle w:val="TXT1"/>
        <w:rPr>
          <w:lang w:val="ru-RU"/>
        </w:rPr>
      </w:pPr>
    </w:p>
    <w:p w14:paraId="27A5744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1697B7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6B25142" w14:textId="77777777" w:rsidR="00E16D3B" w:rsidRPr="003A06CC" w:rsidRDefault="00E16D3B" w:rsidP="00E16D3B">
      <w:pPr>
        <w:pStyle w:val="TXT1"/>
        <w:rPr>
          <w:lang w:val="ru-RU"/>
        </w:rPr>
      </w:pPr>
    </w:p>
    <w:p w14:paraId="51E4205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7B8F7B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038F47" w14:textId="77777777" w:rsidR="00E16D3B" w:rsidRPr="003A06CC" w:rsidRDefault="00E16D3B" w:rsidP="00E16D3B">
      <w:pPr>
        <w:pStyle w:val="TXT1"/>
        <w:rPr>
          <w:lang w:val="ru-RU"/>
        </w:rPr>
      </w:pPr>
    </w:p>
    <w:p w14:paraId="799C7D4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37F92A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02A7DAA" w14:textId="77777777" w:rsidR="00E16D3B" w:rsidRPr="003A06CC" w:rsidRDefault="00E16D3B" w:rsidP="00E16D3B">
      <w:pPr>
        <w:pStyle w:val="TXT1"/>
        <w:rPr>
          <w:lang w:val="ru-RU"/>
        </w:rPr>
      </w:pPr>
    </w:p>
    <w:p w14:paraId="0923D0E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E12083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4D1AE5F" w14:textId="77777777" w:rsidR="00E16D3B" w:rsidRPr="003A06CC" w:rsidRDefault="00E16D3B" w:rsidP="00E16D3B">
      <w:pPr>
        <w:pStyle w:val="TXT1"/>
        <w:rPr>
          <w:lang w:val="ru-RU"/>
        </w:rPr>
      </w:pPr>
    </w:p>
    <w:p w14:paraId="0B1B598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346D39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30BE4C" w14:textId="77777777" w:rsidR="00E16D3B" w:rsidRPr="003A06CC" w:rsidRDefault="00E16D3B" w:rsidP="00E16D3B">
      <w:pPr>
        <w:pStyle w:val="TXT1"/>
        <w:rPr>
          <w:lang w:val="ru-RU"/>
        </w:rPr>
      </w:pPr>
    </w:p>
    <w:p w14:paraId="4C012D0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6429EB1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2DBBDC" w14:textId="77777777" w:rsidR="00E16D3B" w:rsidRPr="003A06CC" w:rsidRDefault="00E16D3B" w:rsidP="00E16D3B">
      <w:pPr>
        <w:pStyle w:val="TXT1"/>
        <w:rPr>
          <w:lang w:val="ru-RU"/>
        </w:rPr>
      </w:pPr>
    </w:p>
    <w:p w14:paraId="708CB837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184194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C9B572" w14:textId="77777777" w:rsidR="00E16D3B" w:rsidRPr="003A06CC" w:rsidRDefault="00E16D3B" w:rsidP="00E16D3B">
      <w:pPr>
        <w:pStyle w:val="TXT1"/>
        <w:rPr>
          <w:lang w:val="ru-RU"/>
        </w:rPr>
      </w:pPr>
    </w:p>
    <w:p w14:paraId="0C42A04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30C3AD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39D233" w14:textId="77777777" w:rsidR="00E16D3B" w:rsidRPr="003A06CC" w:rsidRDefault="00E16D3B" w:rsidP="00E16D3B">
      <w:pPr>
        <w:pStyle w:val="TXT1"/>
        <w:rPr>
          <w:lang w:val="ru-RU"/>
        </w:rPr>
      </w:pPr>
    </w:p>
    <w:p w14:paraId="4041B9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47D292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0A1321C" w14:textId="77777777" w:rsidR="00E16D3B" w:rsidRPr="003A06CC" w:rsidRDefault="00E16D3B" w:rsidP="00E16D3B">
      <w:pPr>
        <w:pStyle w:val="TXT1"/>
        <w:rPr>
          <w:lang w:val="ru-RU"/>
        </w:rPr>
      </w:pPr>
    </w:p>
    <w:p w14:paraId="030C2D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67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67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0DD12A3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4C482F" w14:textId="77777777" w:rsidR="002127C2" w:rsidRPr="003A06CC" w:rsidRDefault="002127C2" w:rsidP="002127C2">
      <w:pPr>
        <w:pStyle w:val="TXT1"/>
        <w:rPr>
          <w:lang w:val="ru-RU"/>
        </w:rPr>
      </w:pPr>
    </w:p>
    <w:p w14:paraId="0579F74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330F84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549E832" w14:textId="77777777" w:rsidR="002127C2" w:rsidRPr="003A06CC" w:rsidRDefault="002127C2" w:rsidP="002127C2">
      <w:pPr>
        <w:pStyle w:val="TXT1"/>
        <w:rPr>
          <w:lang w:val="ru-RU"/>
        </w:rPr>
      </w:pPr>
    </w:p>
    <w:p w14:paraId="2F5DC19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AD7DE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673198D" w14:textId="77777777" w:rsidR="002127C2" w:rsidRPr="003A06CC" w:rsidRDefault="002127C2" w:rsidP="002127C2">
      <w:pPr>
        <w:pStyle w:val="TXT1"/>
        <w:rPr>
          <w:lang w:val="ru-RU"/>
        </w:rPr>
      </w:pPr>
    </w:p>
    <w:p w14:paraId="08A7E85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C898C0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CDBF63" w14:textId="77777777" w:rsidR="002127C2" w:rsidRPr="003A06CC" w:rsidRDefault="002127C2" w:rsidP="002127C2">
      <w:pPr>
        <w:pStyle w:val="TXT1"/>
        <w:rPr>
          <w:lang w:val="ru-RU"/>
        </w:rPr>
      </w:pPr>
    </w:p>
    <w:p w14:paraId="7734007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101FA3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3E80F7A" w14:textId="77777777" w:rsidR="002127C2" w:rsidRPr="003A06CC" w:rsidRDefault="002127C2" w:rsidP="002127C2">
      <w:pPr>
        <w:pStyle w:val="TXT1"/>
        <w:rPr>
          <w:lang w:val="ru-RU"/>
        </w:rPr>
      </w:pPr>
    </w:p>
    <w:p w14:paraId="58A6A7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0C80D75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5D2EDD7" w14:textId="77777777" w:rsidR="002127C2" w:rsidRPr="003A06CC" w:rsidRDefault="002127C2" w:rsidP="002127C2">
      <w:pPr>
        <w:pStyle w:val="TXT1"/>
        <w:rPr>
          <w:lang w:val="ru-RU"/>
        </w:rPr>
      </w:pPr>
    </w:p>
    <w:p w14:paraId="47FB2FE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690F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B733BA9" w14:textId="77777777" w:rsidR="002127C2" w:rsidRPr="003A06CC" w:rsidRDefault="002127C2" w:rsidP="002127C2">
      <w:pPr>
        <w:pStyle w:val="TXT1"/>
        <w:rPr>
          <w:lang w:val="ru-RU"/>
        </w:rPr>
      </w:pPr>
    </w:p>
    <w:p w14:paraId="0EC4CFB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F6142C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14B6E9C" w14:textId="77777777" w:rsidR="002127C2" w:rsidRPr="003A06CC" w:rsidRDefault="002127C2" w:rsidP="002127C2">
      <w:pPr>
        <w:pStyle w:val="TXT1"/>
        <w:rPr>
          <w:lang w:val="ru-RU"/>
        </w:rPr>
      </w:pPr>
    </w:p>
    <w:p w14:paraId="05DF37D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5F6E969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093E404" w14:textId="77777777" w:rsidR="002127C2" w:rsidRPr="003A06CC" w:rsidRDefault="002127C2" w:rsidP="002127C2">
      <w:pPr>
        <w:pStyle w:val="TXT1"/>
        <w:rPr>
          <w:lang w:val="ru-RU"/>
        </w:rPr>
      </w:pPr>
    </w:p>
    <w:p w14:paraId="349F3A0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B8210C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7CBAF1D" w14:textId="77777777" w:rsidR="002127C2" w:rsidRPr="003A06CC" w:rsidRDefault="002127C2" w:rsidP="002127C2">
      <w:pPr>
        <w:pStyle w:val="TXT1"/>
        <w:rPr>
          <w:lang w:val="ru-RU"/>
        </w:rPr>
      </w:pPr>
    </w:p>
    <w:p w14:paraId="4C09C42D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2DB7C79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E71C6FF" w14:textId="77777777" w:rsidR="002127C2" w:rsidRPr="003A06CC" w:rsidRDefault="002127C2" w:rsidP="002127C2">
      <w:pPr>
        <w:pStyle w:val="TXT1"/>
        <w:rPr>
          <w:lang w:val="ru-RU"/>
        </w:rPr>
      </w:pPr>
    </w:p>
    <w:p w14:paraId="6DEC133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14AA9C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0360073" w14:textId="77777777" w:rsidR="002127C2" w:rsidRPr="003A06CC" w:rsidRDefault="002127C2" w:rsidP="002127C2">
      <w:pPr>
        <w:pStyle w:val="TXT1"/>
        <w:rPr>
          <w:lang w:val="ru-RU"/>
        </w:rPr>
      </w:pPr>
    </w:p>
    <w:p w14:paraId="62BC2C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67F1998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6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9C98FB" w14:textId="77777777" w:rsidR="002127C2" w:rsidRPr="003A06CC" w:rsidRDefault="002127C2" w:rsidP="002127C2">
      <w:pPr>
        <w:pStyle w:val="TXT1"/>
        <w:rPr>
          <w:lang w:val="ru-RU"/>
        </w:rPr>
      </w:pPr>
    </w:p>
    <w:p w14:paraId="24A5981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7FC8B26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71D40B" w14:textId="77777777" w:rsidR="002127C2" w:rsidRPr="003A06CC" w:rsidRDefault="002127C2" w:rsidP="002127C2">
      <w:pPr>
        <w:pStyle w:val="TXT1"/>
        <w:rPr>
          <w:lang w:val="ru-RU"/>
        </w:rPr>
      </w:pPr>
    </w:p>
    <w:p w14:paraId="16E078C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3C850D8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8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65D614" w14:textId="77777777" w:rsidR="002127C2" w:rsidRPr="003A06CC" w:rsidRDefault="002127C2" w:rsidP="002127C2">
      <w:pPr>
        <w:pStyle w:val="TXT1"/>
        <w:rPr>
          <w:lang w:val="ru-RU"/>
        </w:rPr>
      </w:pPr>
    </w:p>
    <w:p w14:paraId="78D2A0C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36E87C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25C7C0C" w14:textId="77777777" w:rsidR="002127C2" w:rsidRPr="003A06CC" w:rsidRDefault="002127C2" w:rsidP="002127C2">
      <w:pPr>
        <w:pStyle w:val="TXT1"/>
        <w:rPr>
          <w:lang w:val="ru-RU"/>
        </w:rPr>
      </w:pPr>
    </w:p>
    <w:p w14:paraId="310F91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D40793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D77CB23" w14:textId="77777777" w:rsidR="002127C2" w:rsidRPr="003A06CC" w:rsidRDefault="002127C2" w:rsidP="002127C2">
      <w:pPr>
        <w:pStyle w:val="TXT1"/>
        <w:rPr>
          <w:lang w:val="ru-RU"/>
        </w:rPr>
      </w:pPr>
    </w:p>
    <w:p w14:paraId="27B8DD7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A154A3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DCC0E79" w14:textId="77777777" w:rsidR="002127C2" w:rsidRPr="003A06CC" w:rsidRDefault="002127C2" w:rsidP="002127C2">
      <w:pPr>
        <w:pStyle w:val="TXT1"/>
        <w:rPr>
          <w:lang w:val="ru-RU"/>
        </w:rPr>
      </w:pPr>
    </w:p>
    <w:p w14:paraId="3853F55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7F741E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A8F398" w14:textId="77777777" w:rsidR="002127C2" w:rsidRPr="003A06CC" w:rsidRDefault="002127C2" w:rsidP="002127C2">
      <w:pPr>
        <w:pStyle w:val="TXT1"/>
        <w:rPr>
          <w:lang w:val="ru-RU"/>
        </w:rPr>
      </w:pPr>
    </w:p>
    <w:p w14:paraId="7395E78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8E03A0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D1EEE7E" w14:textId="77777777" w:rsidR="002127C2" w:rsidRPr="003A06CC" w:rsidRDefault="002127C2" w:rsidP="002127C2">
      <w:pPr>
        <w:pStyle w:val="TXT1"/>
        <w:rPr>
          <w:lang w:val="ru-RU"/>
        </w:rPr>
      </w:pPr>
    </w:p>
    <w:p w14:paraId="16B02A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7F55524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7414AC1" w14:textId="77777777" w:rsidR="002127C2" w:rsidRPr="003A06CC" w:rsidRDefault="002127C2" w:rsidP="002127C2">
      <w:pPr>
        <w:pStyle w:val="TXT1"/>
        <w:rPr>
          <w:lang w:val="ru-RU"/>
        </w:rPr>
      </w:pPr>
    </w:p>
    <w:p w14:paraId="6EDD77F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4151601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9DFD593" w14:textId="77777777" w:rsidR="002127C2" w:rsidRPr="003A06CC" w:rsidRDefault="002127C2" w:rsidP="002127C2">
      <w:pPr>
        <w:pStyle w:val="TXT1"/>
        <w:rPr>
          <w:lang w:val="ru-RU"/>
        </w:rPr>
      </w:pPr>
    </w:p>
    <w:p w14:paraId="4B11615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74D0008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AB0FE2D" w14:textId="77777777" w:rsidR="002127C2" w:rsidRPr="003A06CC" w:rsidRDefault="002127C2" w:rsidP="002127C2">
      <w:pPr>
        <w:pStyle w:val="TXT1"/>
        <w:rPr>
          <w:lang w:val="ru-RU"/>
        </w:rPr>
      </w:pPr>
    </w:p>
    <w:p w14:paraId="2313FAF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08F77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E64694" w14:textId="77777777" w:rsidR="002127C2" w:rsidRPr="003A06CC" w:rsidRDefault="002127C2" w:rsidP="002127C2">
      <w:pPr>
        <w:pStyle w:val="TXT1"/>
        <w:rPr>
          <w:lang w:val="ru-RU"/>
        </w:rPr>
      </w:pPr>
    </w:p>
    <w:p w14:paraId="5F2E606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1135119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BF04384" w14:textId="77777777" w:rsidR="002127C2" w:rsidRPr="003A06CC" w:rsidRDefault="002127C2" w:rsidP="002127C2">
      <w:pPr>
        <w:pStyle w:val="TXT1"/>
        <w:rPr>
          <w:lang w:val="ru-RU"/>
        </w:rPr>
      </w:pPr>
    </w:p>
    <w:p w14:paraId="0B5AF64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BA599D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0AB2FA" w14:textId="77777777" w:rsidR="002127C2" w:rsidRPr="003A06CC" w:rsidRDefault="002127C2" w:rsidP="002127C2">
      <w:pPr>
        <w:pStyle w:val="TXT1"/>
        <w:rPr>
          <w:lang w:val="ru-RU"/>
        </w:rPr>
      </w:pPr>
    </w:p>
    <w:p w14:paraId="448108A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5367EE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AE7A1F" w14:textId="77777777" w:rsidR="002127C2" w:rsidRPr="003A06CC" w:rsidRDefault="002127C2" w:rsidP="002127C2">
      <w:pPr>
        <w:pStyle w:val="TXT1"/>
        <w:rPr>
          <w:lang w:val="ru-RU"/>
        </w:rPr>
      </w:pPr>
    </w:p>
    <w:p w14:paraId="5E8FBE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4B9843A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B68FEF8" w14:textId="77777777" w:rsidR="002127C2" w:rsidRPr="003A06CC" w:rsidRDefault="002127C2" w:rsidP="002127C2">
      <w:pPr>
        <w:pStyle w:val="TXT1"/>
        <w:rPr>
          <w:lang w:val="ru-RU"/>
        </w:rPr>
      </w:pPr>
    </w:p>
    <w:p w14:paraId="760A2FA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7FD234E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E43DCFB" w14:textId="77777777" w:rsidR="002127C2" w:rsidRPr="003A06CC" w:rsidRDefault="002127C2" w:rsidP="002127C2">
      <w:pPr>
        <w:pStyle w:val="TXT1"/>
        <w:rPr>
          <w:lang w:val="ru-RU"/>
        </w:rPr>
      </w:pPr>
    </w:p>
    <w:p w14:paraId="4C814E0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179BD31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FFCE933" w14:textId="77777777" w:rsidR="002127C2" w:rsidRPr="003A06CC" w:rsidRDefault="002127C2" w:rsidP="002127C2">
      <w:pPr>
        <w:pStyle w:val="TXT1"/>
        <w:rPr>
          <w:lang w:val="ru-RU"/>
        </w:rPr>
      </w:pPr>
    </w:p>
    <w:p w14:paraId="348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8A201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A17DBC1" w14:textId="77777777" w:rsidR="002127C2" w:rsidRPr="003A06CC" w:rsidRDefault="002127C2" w:rsidP="002127C2">
      <w:pPr>
        <w:pStyle w:val="TXT1"/>
        <w:rPr>
          <w:lang w:val="ru-RU"/>
        </w:rPr>
      </w:pPr>
    </w:p>
    <w:p w14:paraId="6056689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6DF704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871C3CE" w14:textId="77777777" w:rsidR="002127C2" w:rsidRPr="003A06CC" w:rsidRDefault="002127C2" w:rsidP="002127C2">
      <w:pPr>
        <w:pStyle w:val="TXT1"/>
        <w:rPr>
          <w:lang w:val="ru-RU"/>
        </w:rPr>
      </w:pPr>
    </w:p>
    <w:p w14:paraId="7F71999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441D20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72AE6D" w14:textId="77777777" w:rsidR="002127C2" w:rsidRPr="003A06CC" w:rsidRDefault="002127C2" w:rsidP="002127C2">
      <w:pPr>
        <w:pStyle w:val="TXT1"/>
        <w:rPr>
          <w:lang w:val="ru-RU"/>
        </w:rPr>
      </w:pPr>
    </w:p>
    <w:p w14:paraId="469A4C7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87516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EEA2439" w14:textId="77777777" w:rsidR="002127C2" w:rsidRPr="003A06CC" w:rsidRDefault="002127C2" w:rsidP="002127C2">
      <w:pPr>
        <w:pStyle w:val="TXT1"/>
        <w:rPr>
          <w:lang w:val="ru-RU"/>
        </w:rPr>
      </w:pPr>
    </w:p>
    <w:p w14:paraId="677C634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9F9094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E515D9" w14:textId="77777777" w:rsidR="002127C2" w:rsidRPr="003A06CC" w:rsidRDefault="002127C2" w:rsidP="002127C2">
      <w:pPr>
        <w:pStyle w:val="TXT1"/>
        <w:rPr>
          <w:lang w:val="ru-RU"/>
        </w:rPr>
      </w:pPr>
    </w:p>
    <w:p w14:paraId="5C83FCB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E84203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DD4252F" w14:textId="77777777" w:rsidR="002127C2" w:rsidRPr="003A06CC" w:rsidRDefault="002127C2" w:rsidP="002127C2">
      <w:pPr>
        <w:pStyle w:val="TXT1"/>
        <w:rPr>
          <w:lang w:val="ru-RU"/>
        </w:rPr>
      </w:pPr>
    </w:p>
    <w:p w14:paraId="0EA3620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CF56EB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A5C5E3" w14:textId="77777777" w:rsidR="002127C2" w:rsidRPr="003A06CC" w:rsidRDefault="002127C2" w:rsidP="002127C2">
      <w:pPr>
        <w:pStyle w:val="TXT1"/>
        <w:rPr>
          <w:lang w:val="ru-RU"/>
        </w:rPr>
      </w:pPr>
    </w:p>
    <w:p w14:paraId="18A57A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1F46E28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D6CAD7A" w14:textId="77777777" w:rsidR="002127C2" w:rsidRPr="003A06CC" w:rsidRDefault="002127C2" w:rsidP="002127C2">
      <w:pPr>
        <w:pStyle w:val="TXT1"/>
        <w:rPr>
          <w:lang w:val="ru-RU"/>
        </w:rPr>
      </w:pPr>
    </w:p>
    <w:p w14:paraId="4D48251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63C4DD3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6787B6" w14:textId="77777777" w:rsidR="002127C2" w:rsidRPr="003A06CC" w:rsidRDefault="002127C2" w:rsidP="002127C2">
      <w:pPr>
        <w:pStyle w:val="TXT1"/>
        <w:rPr>
          <w:lang w:val="ru-RU"/>
        </w:rPr>
      </w:pPr>
    </w:p>
    <w:p w14:paraId="28CE06D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02E9490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AA2C8F0" w14:textId="77777777" w:rsidR="002127C2" w:rsidRPr="003A06CC" w:rsidRDefault="002127C2" w:rsidP="002127C2">
      <w:pPr>
        <w:pStyle w:val="TXT1"/>
        <w:rPr>
          <w:lang w:val="ru-RU"/>
        </w:rPr>
      </w:pPr>
    </w:p>
    <w:p w14:paraId="620378A7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3A388AD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6342537" w14:textId="77777777" w:rsidR="002127C2" w:rsidRPr="003A06CC" w:rsidRDefault="002127C2" w:rsidP="002127C2">
      <w:pPr>
        <w:pStyle w:val="TXT1"/>
        <w:rPr>
          <w:lang w:val="ru-RU"/>
        </w:rPr>
      </w:pPr>
    </w:p>
    <w:p w14:paraId="39847C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2A9BE7D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191C3C" w14:textId="77777777" w:rsidR="002127C2" w:rsidRPr="003A06CC" w:rsidRDefault="002127C2" w:rsidP="002127C2">
      <w:pPr>
        <w:pStyle w:val="TXT1"/>
        <w:rPr>
          <w:lang w:val="ru-RU"/>
        </w:rPr>
      </w:pPr>
    </w:p>
    <w:p w14:paraId="705D056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BA652C9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6C2AC61" w14:textId="77777777" w:rsidR="002127C2" w:rsidRPr="003A06CC" w:rsidRDefault="002127C2" w:rsidP="002127C2">
      <w:pPr>
        <w:pStyle w:val="TXT1"/>
        <w:rPr>
          <w:lang w:val="ru-RU"/>
        </w:rPr>
      </w:pPr>
    </w:p>
    <w:p w14:paraId="255BEA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23BE08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22ACCF" w14:textId="77777777" w:rsidR="002127C2" w:rsidRPr="003A06CC" w:rsidRDefault="002127C2" w:rsidP="002127C2">
      <w:pPr>
        <w:pStyle w:val="TXT1"/>
        <w:rPr>
          <w:lang w:val="ru-RU"/>
        </w:rPr>
      </w:pPr>
    </w:p>
    <w:p w14:paraId="734C596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30E232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0675021" w14:textId="77777777" w:rsidR="002127C2" w:rsidRPr="003A06CC" w:rsidRDefault="002127C2" w:rsidP="002127C2">
      <w:pPr>
        <w:pStyle w:val="TXT1"/>
        <w:rPr>
          <w:lang w:val="ru-RU"/>
        </w:rPr>
      </w:pPr>
    </w:p>
    <w:p w14:paraId="7679EE5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EB925B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FE9D565" w14:textId="77777777" w:rsidR="002127C2" w:rsidRPr="003A06CC" w:rsidRDefault="002127C2" w:rsidP="002127C2">
      <w:pPr>
        <w:pStyle w:val="TXT1"/>
        <w:rPr>
          <w:lang w:val="ru-RU"/>
        </w:rPr>
      </w:pPr>
    </w:p>
    <w:p w14:paraId="28AC68B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93948C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5AB065E" w14:textId="77777777" w:rsidR="002127C2" w:rsidRPr="003A06CC" w:rsidRDefault="002127C2" w:rsidP="002127C2">
      <w:pPr>
        <w:pStyle w:val="TXT1"/>
        <w:rPr>
          <w:lang w:val="ru-RU"/>
        </w:rPr>
      </w:pPr>
    </w:p>
    <w:p w14:paraId="2D1FFD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F517C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42030C1" w14:textId="77777777" w:rsidR="002127C2" w:rsidRPr="003A06CC" w:rsidRDefault="002127C2" w:rsidP="002127C2">
      <w:pPr>
        <w:pStyle w:val="TXT1"/>
        <w:rPr>
          <w:lang w:val="ru-RU"/>
        </w:rPr>
      </w:pPr>
    </w:p>
    <w:p w14:paraId="51F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2A5225D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829CA5" w14:textId="77777777" w:rsidR="002127C2" w:rsidRPr="003A06CC" w:rsidRDefault="002127C2" w:rsidP="002127C2">
      <w:pPr>
        <w:pStyle w:val="TXT1"/>
        <w:rPr>
          <w:lang w:val="ru-RU"/>
        </w:rPr>
      </w:pPr>
    </w:p>
    <w:p w14:paraId="29C0433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4FDFE76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BC4FE0" w14:textId="77777777" w:rsidR="002127C2" w:rsidRPr="003A06CC" w:rsidRDefault="002127C2" w:rsidP="002127C2">
      <w:pPr>
        <w:pStyle w:val="TXT1"/>
        <w:rPr>
          <w:lang w:val="ru-RU"/>
        </w:rPr>
      </w:pPr>
    </w:p>
    <w:p w14:paraId="625123D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DD88BF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7DE6DB" w14:textId="77777777" w:rsidR="002127C2" w:rsidRPr="003A06CC" w:rsidRDefault="002127C2" w:rsidP="002127C2">
      <w:pPr>
        <w:pStyle w:val="TXT1"/>
        <w:rPr>
          <w:lang w:val="ru-RU"/>
        </w:rPr>
      </w:pPr>
    </w:p>
    <w:p w14:paraId="140E49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033533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FCEBE8" w14:textId="77777777" w:rsidR="002127C2" w:rsidRPr="003A06CC" w:rsidRDefault="002127C2" w:rsidP="002127C2">
      <w:pPr>
        <w:pStyle w:val="TXT1"/>
        <w:rPr>
          <w:lang w:val="ru-RU"/>
        </w:rPr>
      </w:pPr>
    </w:p>
    <w:p w14:paraId="43F2F73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5B02612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555F827" w14:textId="77777777" w:rsidR="002127C2" w:rsidRPr="003A06CC" w:rsidRDefault="002127C2" w:rsidP="002127C2">
      <w:pPr>
        <w:pStyle w:val="TXT1"/>
        <w:rPr>
          <w:lang w:val="ru-RU"/>
        </w:rPr>
      </w:pPr>
    </w:p>
    <w:p w14:paraId="4E1DA1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61CE261A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C98AF61" w14:textId="77777777" w:rsidR="002127C2" w:rsidRPr="003A06CC" w:rsidRDefault="002127C2" w:rsidP="002127C2">
      <w:pPr>
        <w:pStyle w:val="TXT1"/>
        <w:rPr>
          <w:lang w:val="ru-RU"/>
        </w:rPr>
      </w:pPr>
    </w:p>
    <w:p w14:paraId="488CE0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F87947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F569248" w14:textId="77777777" w:rsidR="002127C2" w:rsidRPr="003A06CC" w:rsidRDefault="002127C2" w:rsidP="002127C2">
      <w:pPr>
        <w:pStyle w:val="TXT1"/>
        <w:rPr>
          <w:lang w:val="ru-RU"/>
        </w:rPr>
      </w:pPr>
    </w:p>
    <w:p w14:paraId="6736CF3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CB7482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586A64" w14:textId="77777777" w:rsidR="002127C2" w:rsidRPr="003A06CC" w:rsidRDefault="002127C2" w:rsidP="002127C2">
      <w:pPr>
        <w:pStyle w:val="TXT1"/>
        <w:rPr>
          <w:lang w:val="ru-RU"/>
        </w:rPr>
      </w:pPr>
    </w:p>
    <w:p w14:paraId="00F6773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4745C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B4BC45E" w14:textId="77777777" w:rsidR="002127C2" w:rsidRPr="003A06CC" w:rsidRDefault="002127C2" w:rsidP="002127C2">
      <w:pPr>
        <w:pStyle w:val="TXT1"/>
        <w:rPr>
          <w:lang w:val="ru-RU"/>
        </w:rPr>
      </w:pPr>
    </w:p>
    <w:p w14:paraId="54B94B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63A11DC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FF4A3C" w14:textId="77777777" w:rsidR="002127C2" w:rsidRPr="003A06CC" w:rsidRDefault="002127C2" w:rsidP="002127C2">
      <w:pPr>
        <w:pStyle w:val="TXT1"/>
        <w:rPr>
          <w:lang w:val="ru-RU"/>
        </w:rPr>
      </w:pPr>
    </w:p>
    <w:p w14:paraId="7ACFA07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A4B9F5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2CA9BF" w14:textId="77777777" w:rsidR="002127C2" w:rsidRPr="003A06CC" w:rsidRDefault="002127C2" w:rsidP="002127C2">
      <w:pPr>
        <w:pStyle w:val="TXT1"/>
        <w:rPr>
          <w:lang w:val="ru-RU"/>
        </w:rPr>
      </w:pPr>
    </w:p>
    <w:p w14:paraId="5678AF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68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68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3C2B5BC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66CB5BC" w14:textId="77777777" w:rsidR="002F7B08" w:rsidRPr="003A06CC" w:rsidRDefault="002F7B08" w:rsidP="002F7B08">
      <w:pPr>
        <w:pStyle w:val="TXT1"/>
        <w:rPr>
          <w:lang w:val="ru-RU"/>
        </w:rPr>
      </w:pPr>
    </w:p>
    <w:p w14:paraId="7384E25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BEBCC7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00EE4BE" w14:textId="77777777" w:rsidR="002F7B08" w:rsidRPr="003A06CC" w:rsidRDefault="002F7B08" w:rsidP="002F7B08">
      <w:pPr>
        <w:pStyle w:val="TXT1"/>
        <w:rPr>
          <w:lang w:val="ru-RU"/>
        </w:rPr>
      </w:pPr>
    </w:p>
    <w:p w14:paraId="466A10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6E11C41B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9D33A6" w14:textId="77777777" w:rsidR="002F7B08" w:rsidRPr="003A06CC" w:rsidRDefault="002F7B08" w:rsidP="002F7B08">
      <w:pPr>
        <w:pStyle w:val="TXT1"/>
        <w:rPr>
          <w:lang w:val="ru-RU"/>
        </w:rPr>
      </w:pPr>
    </w:p>
    <w:p w14:paraId="3BD33A4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16E860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817F5FB" w14:textId="77777777" w:rsidR="002F7B08" w:rsidRPr="003A06CC" w:rsidRDefault="002F7B08" w:rsidP="002F7B08">
      <w:pPr>
        <w:pStyle w:val="TXT1"/>
        <w:rPr>
          <w:lang w:val="ru-RU"/>
        </w:rPr>
      </w:pPr>
    </w:p>
    <w:p w14:paraId="4A4496A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454FAF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2C64DF" w14:textId="77777777" w:rsidR="002F7B08" w:rsidRPr="003A06CC" w:rsidRDefault="002F7B08" w:rsidP="002F7B08">
      <w:pPr>
        <w:pStyle w:val="TXT1"/>
        <w:rPr>
          <w:lang w:val="ru-RU"/>
        </w:rPr>
      </w:pPr>
    </w:p>
    <w:p w14:paraId="412666A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93CCB8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585F4C" w14:textId="77777777" w:rsidR="002F7B08" w:rsidRPr="003A06CC" w:rsidRDefault="002F7B08" w:rsidP="002F7B08">
      <w:pPr>
        <w:pStyle w:val="TXT1"/>
        <w:rPr>
          <w:lang w:val="ru-RU"/>
        </w:rPr>
      </w:pPr>
    </w:p>
    <w:p w14:paraId="554CA01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7A6055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726DD67" w14:textId="77777777" w:rsidR="002F7B08" w:rsidRPr="003A06CC" w:rsidRDefault="002F7B08" w:rsidP="002F7B08">
      <w:pPr>
        <w:pStyle w:val="TXT1"/>
        <w:rPr>
          <w:lang w:val="ru-RU"/>
        </w:rPr>
      </w:pPr>
    </w:p>
    <w:p w14:paraId="69087E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5E3220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59E15C6" w14:textId="77777777" w:rsidR="002F7B08" w:rsidRPr="003A06CC" w:rsidRDefault="002F7B08" w:rsidP="002F7B08">
      <w:pPr>
        <w:pStyle w:val="TXT1"/>
        <w:rPr>
          <w:lang w:val="ru-RU"/>
        </w:rPr>
      </w:pPr>
    </w:p>
    <w:p w14:paraId="4CB650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094C7C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6540EBC" w14:textId="77777777" w:rsidR="002F7B08" w:rsidRPr="003A06CC" w:rsidRDefault="002F7B08" w:rsidP="002F7B08">
      <w:pPr>
        <w:pStyle w:val="TXT1"/>
        <w:rPr>
          <w:lang w:val="ru-RU"/>
        </w:rPr>
      </w:pPr>
    </w:p>
    <w:p w14:paraId="71C61B6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8157DA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B835873" w14:textId="77777777" w:rsidR="002F7B08" w:rsidRPr="003A06CC" w:rsidRDefault="002F7B08" w:rsidP="002F7B08">
      <w:pPr>
        <w:pStyle w:val="TXT1"/>
        <w:rPr>
          <w:lang w:val="ru-RU"/>
        </w:rPr>
      </w:pPr>
    </w:p>
    <w:p w14:paraId="08E4FE4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53FAF2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D391857" w14:textId="77777777" w:rsidR="002F7B08" w:rsidRPr="003A06CC" w:rsidRDefault="002F7B08" w:rsidP="002F7B08">
      <w:pPr>
        <w:pStyle w:val="TXT1"/>
        <w:rPr>
          <w:lang w:val="ru-RU"/>
        </w:rPr>
      </w:pPr>
    </w:p>
    <w:p w14:paraId="7267B61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0FC2880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4EA049C" w14:textId="77777777" w:rsidR="002F7B08" w:rsidRPr="003A06CC" w:rsidRDefault="002F7B08" w:rsidP="002F7B08">
      <w:pPr>
        <w:pStyle w:val="TXT1"/>
        <w:rPr>
          <w:lang w:val="ru-RU"/>
        </w:rPr>
      </w:pPr>
    </w:p>
    <w:p w14:paraId="10BF9C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21ED67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B840A5" w14:textId="77777777" w:rsidR="002F7B08" w:rsidRPr="003A06CC" w:rsidRDefault="002F7B08" w:rsidP="002F7B08">
      <w:pPr>
        <w:pStyle w:val="TXT1"/>
        <w:rPr>
          <w:lang w:val="ru-RU"/>
        </w:rPr>
      </w:pPr>
    </w:p>
    <w:p w14:paraId="5694BC1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23011A3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C56C774" w14:textId="77777777" w:rsidR="002F7B08" w:rsidRPr="003A06CC" w:rsidRDefault="002F7B08" w:rsidP="002F7B08">
      <w:pPr>
        <w:pStyle w:val="TXT1"/>
        <w:rPr>
          <w:lang w:val="ru-RU"/>
        </w:rPr>
      </w:pPr>
    </w:p>
    <w:p w14:paraId="282E9E6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F80D46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604EBA" w14:textId="77777777" w:rsidR="002F7B08" w:rsidRPr="003A06CC" w:rsidRDefault="002F7B08" w:rsidP="002F7B08">
      <w:pPr>
        <w:pStyle w:val="TXT1"/>
        <w:rPr>
          <w:lang w:val="ru-RU"/>
        </w:rPr>
      </w:pPr>
    </w:p>
    <w:p w14:paraId="05B905F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626D11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310D18" w14:textId="77777777" w:rsidR="002F7B08" w:rsidRPr="003A06CC" w:rsidRDefault="002F7B08" w:rsidP="002F7B08">
      <w:pPr>
        <w:pStyle w:val="TXT1"/>
        <w:rPr>
          <w:lang w:val="ru-RU"/>
        </w:rPr>
      </w:pPr>
    </w:p>
    <w:p w14:paraId="06D0171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81321E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096701" w14:textId="77777777" w:rsidR="002F7B08" w:rsidRPr="003A06CC" w:rsidRDefault="002F7B08" w:rsidP="002F7B08">
      <w:pPr>
        <w:pStyle w:val="TXT1"/>
        <w:rPr>
          <w:lang w:val="ru-RU"/>
        </w:rPr>
      </w:pPr>
    </w:p>
    <w:p w14:paraId="30C1460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1A8BBB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135F2EF" w14:textId="77777777" w:rsidR="002F7B08" w:rsidRPr="003A06CC" w:rsidRDefault="002F7B08" w:rsidP="002F7B08">
      <w:pPr>
        <w:pStyle w:val="TXT1"/>
        <w:rPr>
          <w:lang w:val="ru-RU"/>
        </w:rPr>
      </w:pPr>
    </w:p>
    <w:p w14:paraId="4DB58F0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93D849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8148EC3" w14:textId="77777777" w:rsidR="002F7B08" w:rsidRPr="003A06CC" w:rsidRDefault="002F7B08" w:rsidP="002F7B08">
      <w:pPr>
        <w:pStyle w:val="TXT1"/>
        <w:rPr>
          <w:lang w:val="ru-RU"/>
        </w:rPr>
      </w:pPr>
    </w:p>
    <w:p w14:paraId="27B5BCF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21FE9D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D5A8BDD" w14:textId="77777777" w:rsidR="002F7B08" w:rsidRPr="003A06CC" w:rsidRDefault="002F7B08" w:rsidP="002F7B08">
      <w:pPr>
        <w:pStyle w:val="TXT1"/>
        <w:rPr>
          <w:lang w:val="ru-RU"/>
        </w:rPr>
      </w:pPr>
    </w:p>
    <w:p w14:paraId="35B45D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3851AC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4603209" w14:textId="77777777" w:rsidR="002F7B08" w:rsidRPr="003A06CC" w:rsidRDefault="002F7B08" w:rsidP="002F7B08">
      <w:pPr>
        <w:pStyle w:val="TXT1"/>
        <w:rPr>
          <w:lang w:val="ru-RU"/>
        </w:rPr>
      </w:pPr>
    </w:p>
    <w:p w14:paraId="796C478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A00F2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1543380" w14:textId="77777777" w:rsidR="002F7B08" w:rsidRPr="003A06CC" w:rsidRDefault="002F7B08" w:rsidP="002F7B08">
      <w:pPr>
        <w:pStyle w:val="TXT1"/>
        <w:rPr>
          <w:lang w:val="ru-RU"/>
        </w:rPr>
      </w:pPr>
    </w:p>
    <w:p w14:paraId="3648727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145D20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3A41347" w14:textId="77777777" w:rsidR="002F7B08" w:rsidRPr="003A06CC" w:rsidRDefault="002F7B08" w:rsidP="002F7B08">
      <w:pPr>
        <w:pStyle w:val="TXT1"/>
        <w:rPr>
          <w:lang w:val="ru-RU"/>
        </w:rPr>
      </w:pPr>
    </w:p>
    <w:p w14:paraId="588462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9B970A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A23ED92" w14:textId="77777777" w:rsidR="002F7B08" w:rsidRPr="003A06CC" w:rsidRDefault="002F7B08" w:rsidP="002F7B08">
      <w:pPr>
        <w:pStyle w:val="TXT1"/>
        <w:rPr>
          <w:lang w:val="ru-RU"/>
        </w:rPr>
      </w:pPr>
    </w:p>
    <w:p w14:paraId="1F5DBC4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A0CB92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527B9FB" w14:textId="77777777" w:rsidR="002F7B08" w:rsidRPr="003A06CC" w:rsidRDefault="002F7B08" w:rsidP="002F7B08">
      <w:pPr>
        <w:pStyle w:val="TXT1"/>
        <w:rPr>
          <w:lang w:val="ru-RU"/>
        </w:rPr>
      </w:pPr>
    </w:p>
    <w:p w14:paraId="6016771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8E4CF2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CEC04C6" w14:textId="77777777" w:rsidR="002F7B08" w:rsidRPr="003A06CC" w:rsidRDefault="002F7B08" w:rsidP="002F7B08">
      <w:pPr>
        <w:pStyle w:val="TXT1"/>
        <w:rPr>
          <w:lang w:val="ru-RU"/>
        </w:rPr>
      </w:pPr>
    </w:p>
    <w:p w14:paraId="6580189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E3B371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0BD1A9D" w14:textId="77777777" w:rsidR="002F7B08" w:rsidRPr="003A06CC" w:rsidRDefault="002F7B08" w:rsidP="002F7B08">
      <w:pPr>
        <w:pStyle w:val="TXT1"/>
        <w:rPr>
          <w:lang w:val="ru-RU"/>
        </w:rPr>
      </w:pPr>
    </w:p>
    <w:p w14:paraId="31B2C7C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32A7403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55646EE" w14:textId="77777777" w:rsidR="002F7B08" w:rsidRPr="003A06CC" w:rsidRDefault="002F7B08" w:rsidP="002F7B08">
      <w:pPr>
        <w:pStyle w:val="TXT1"/>
        <w:rPr>
          <w:lang w:val="ru-RU"/>
        </w:rPr>
      </w:pPr>
    </w:p>
    <w:p w14:paraId="69EBFBF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2E14F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E7003B" w14:textId="77777777" w:rsidR="002F7B08" w:rsidRPr="003A06CC" w:rsidRDefault="002F7B08" w:rsidP="002F7B08">
      <w:pPr>
        <w:pStyle w:val="TXT1"/>
        <w:rPr>
          <w:lang w:val="ru-RU"/>
        </w:rPr>
      </w:pPr>
    </w:p>
    <w:p w14:paraId="3800894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79EA12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B998938" w14:textId="77777777" w:rsidR="002F7B08" w:rsidRPr="003A06CC" w:rsidRDefault="002F7B08" w:rsidP="002F7B08">
      <w:pPr>
        <w:pStyle w:val="TXT1"/>
        <w:rPr>
          <w:lang w:val="ru-RU"/>
        </w:rPr>
      </w:pPr>
    </w:p>
    <w:p w14:paraId="7C3215B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2876F3F4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679AA95" w14:textId="77777777" w:rsidR="002F7B08" w:rsidRPr="003A06CC" w:rsidRDefault="002F7B08" w:rsidP="002F7B08">
      <w:pPr>
        <w:pStyle w:val="TXT1"/>
        <w:rPr>
          <w:lang w:val="ru-RU"/>
        </w:rPr>
      </w:pPr>
    </w:p>
    <w:p w14:paraId="3492194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3DFA7A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62FB818" w14:textId="77777777" w:rsidR="002F7B08" w:rsidRPr="003A06CC" w:rsidRDefault="002F7B08" w:rsidP="002F7B08">
      <w:pPr>
        <w:pStyle w:val="TXT1"/>
        <w:rPr>
          <w:lang w:val="ru-RU"/>
        </w:rPr>
      </w:pPr>
    </w:p>
    <w:p w14:paraId="3FB61EF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48CE2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9CEDC9" w14:textId="77777777" w:rsidR="002F7B08" w:rsidRPr="003A06CC" w:rsidRDefault="002F7B08" w:rsidP="002F7B08">
      <w:pPr>
        <w:pStyle w:val="TXT1"/>
        <w:rPr>
          <w:lang w:val="ru-RU"/>
        </w:rPr>
      </w:pPr>
    </w:p>
    <w:p w14:paraId="275B126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BDD15B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B95E3D8" w14:textId="77777777" w:rsidR="002F7B08" w:rsidRPr="003A06CC" w:rsidRDefault="002F7B08" w:rsidP="002F7B08">
      <w:pPr>
        <w:pStyle w:val="TXT1"/>
        <w:rPr>
          <w:lang w:val="ru-RU"/>
        </w:rPr>
      </w:pPr>
    </w:p>
    <w:p w14:paraId="6052A65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DC34A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1CE206" w14:textId="77777777" w:rsidR="002F7B08" w:rsidRPr="003A06CC" w:rsidRDefault="002F7B08" w:rsidP="002F7B08">
      <w:pPr>
        <w:pStyle w:val="TXT1"/>
        <w:rPr>
          <w:lang w:val="ru-RU"/>
        </w:rPr>
      </w:pPr>
    </w:p>
    <w:p w14:paraId="7717C7C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65942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968E872" w14:textId="77777777" w:rsidR="002F7B08" w:rsidRPr="003A06CC" w:rsidRDefault="002F7B08" w:rsidP="002F7B08">
      <w:pPr>
        <w:pStyle w:val="TXT1"/>
        <w:rPr>
          <w:lang w:val="ru-RU"/>
        </w:rPr>
      </w:pPr>
    </w:p>
    <w:p w14:paraId="18AA244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23F4B0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12D4592" w14:textId="77777777" w:rsidR="002F7B08" w:rsidRPr="003A06CC" w:rsidRDefault="002F7B08" w:rsidP="002F7B08">
      <w:pPr>
        <w:pStyle w:val="TXT1"/>
        <w:rPr>
          <w:lang w:val="ru-RU"/>
        </w:rPr>
      </w:pPr>
    </w:p>
    <w:p w14:paraId="20D2D49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5331B96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A2B8DA" w14:textId="77777777" w:rsidR="002F7B08" w:rsidRPr="003A06CC" w:rsidRDefault="002F7B08" w:rsidP="002F7B08">
      <w:pPr>
        <w:pStyle w:val="TXT1"/>
        <w:rPr>
          <w:lang w:val="ru-RU"/>
        </w:rPr>
      </w:pPr>
    </w:p>
    <w:p w14:paraId="3E9A5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F5DF3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0804175" w14:textId="77777777" w:rsidR="002F7B08" w:rsidRPr="003A06CC" w:rsidRDefault="002F7B08" w:rsidP="002F7B08">
      <w:pPr>
        <w:pStyle w:val="TXT1"/>
        <w:rPr>
          <w:lang w:val="ru-RU"/>
        </w:rPr>
      </w:pPr>
    </w:p>
    <w:p w14:paraId="235BD32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4BFB0F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8F3F57B" w14:textId="77777777" w:rsidR="002F7B08" w:rsidRPr="003A06CC" w:rsidRDefault="002F7B08" w:rsidP="002F7B08">
      <w:pPr>
        <w:pStyle w:val="TXT1"/>
        <w:rPr>
          <w:lang w:val="ru-RU"/>
        </w:rPr>
      </w:pPr>
    </w:p>
    <w:p w14:paraId="621D20A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127BD1D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32DC6AD" w14:textId="77777777" w:rsidR="002F7B08" w:rsidRPr="003A06CC" w:rsidRDefault="002F7B08" w:rsidP="002F7B08">
      <w:pPr>
        <w:pStyle w:val="TXT1"/>
        <w:rPr>
          <w:lang w:val="ru-RU"/>
        </w:rPr>
      </w:pPr>
    </w:p>
    <w:p w14:paraId="7E2B9CB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A27BEF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D6FE34" w14:textId="77777777" w:rsidR="002F7B08" w:rsidRPr="003A06CC" w:rsidRDefault="002F7B08" w:rsidP="002F7B08">
      <w:pPr>
        <w:pStyle w:val="TXT1"/>
        <w:rPr>
          <w:lang w:val="ru-RU"/>
        </w:rPr>
      </w:pPr>
    </w:p>
    <w:p w14:paraId="7FE2C1E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93540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E87A5C" w14:textId="77777777" w:rsidR="002F7B08" w:rsidRPr="003A06CC" w:rsidRDefault="002F7B08" w:rsidP="002F7B08">
      <w:pPr>
        <w:pStyle w:val="TXT1"/>
        <w:rPr>
          <w:lang w:val="ru-RU"/>
        </w:rPr>
      </w:pPr>
    </w:p>
    <w:p w14:paraId="53AB0A9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3C3182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E827851" w14:textId="77777777" w:rsidR="002F7B08" w:rsidRPr="003A06CC" w:rsidRDefault="002F7B08" w:rsidP="002F7B08">
      <w:pPr>
        <w:pStyle w:val="TXT1"/>
        <w:rPr>
          <w:lang w:val="ru-RU"/>
        </w:rPr>
      </w:pPr>
    </w:p>
    <w:p w14:paraId="7E4EA7B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A84439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F20B45E" w14:textId="77777777" w:rsidR="002F7B08" w:rsidRPr="003A06CC" w:rsidRDefault="002F7B08" w:rsidP="002F7B08">
      <w:pPr>
        <w:pStyle w:val="TXT1"/>
        <w:rPr>
          <w:lang w:val="ru-RU"/>
        </w:rPr>
      </w:pPr>
    </w:p>
    <w:p w14:paraId="14B457D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5997BFC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C365FF1" w14:textId="77777777" w:rsidR="002F7B08" w:rsidRPr="003A06CC" w:rsidRDefault="002F7B08" w:rsidP="002F7B08">
      <w:pPr>
        <w:pStyle w:val="TXT1"/>
        <w:rPr>
          <w:lang w:val="ru-RU"/>
        </w:rPr>
      </w:pPr>
    </w:p>
    <w:p w14:paraId="5D0B81E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8293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50D675" w14:textId="77777777" w:rsidR="002F7B08" w:rsidRPr="003A06CC" w:rsidRDefault="002F7B08" w:rsidP="002F7B08">
      <w:pPr>
        <w:pStyle w:val="TXT1"/>
        <w:rPr>
          <w:lang w:val="ru-RU"/>
        </w:rPr>
      </w:pPr>
    </w:p>
    <w:p w14:paraId="794013D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2A45973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C7D64D" w14:textId="77777777" w:rsidR="002F7B08" w:rsidRPr="003A06CC" w:rsidRDefault="002F7B08" w:rsidP="002F7B08">
      <w:pPr>
        <w:pStyle w:val="TXT1"/>
        <w:rPr>
          <w:lang w:val="ru-RU"/>
        </w:rPr>
      </w:pPr>
    </w:p>
    <w:p w14:paraId="6F752B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D0C09C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1E13160" w14:textId="77777777" w:rsidR="002F7B08" w:rsidRPr="003A06CC" w:rsidRDefault="002F7B08" w:rsidP="002F7B08">
      <w:pPr>
        <w:pStyle w:val="TXT1"/>
        <w:rPr>
          <w:lang w:val="ru-RU"/>
        </w:rPr>
      </w:pPr>
    </w:p>
    <w:p w14:paraId="47300E5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9A3BB2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94EEDC7" w14:textId="77777777" w:rsidR="002F7B08" w:rsidRPr="003A06CC" w:rsidRDefault="002F7B08" w:rsidP="002F7B08">
      <w:pPr>
        <w:pStyle w:val="TXT1"/>
        <w:rPr>
          <w:lang w:val="ru-RU"/>
        </w:rPr>
      </w:pPr>
    </w:p>
    <w:p w14:paraId="2404D0B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7C906F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61D8BA0" w14:textId="77777777" w:rsidR="002F7B08" w:rsidRPr="003A06CC" w:rsidRDefault="002F7B08" w:rsidP="002F7B08">
      <w:pPr>
        <w:pStyle w:val="TXT1"/>
        <w:rPr>
          <w:lang w:val="ru-RU"/>
        </w:rPr>
      </w:pPr>
    </w:p>
    <w:p w14:paraId="568234B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5C2C53A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91EFFB" w14:textId="77777777" w:rsidR="002F7B08" w:rsidRPr="003A06CC" w:rsidRDefault="002F7B08" w:rsidP="002F7B08">
      <w:pPr>
        <w:pStyle w:val="TXT1"/>
        <w:rPr>
          <w:lang w:val="ru-RU"/>
        </w:rPr>
      </w:pPr>
    </w:p>
    <w:p w14:paraId="18B0408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CA78A4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270917A" w14:textId="77777777" w:rsidR="002F7B08" w:rsidRPr="003A06CC" w:rsidRDefault="002F7B08" w:rsidP="002F7B08">
      <w:pPr>
        <w:pStyle w:val="TXT1"/>
        <w:rPr>
          <w:lang w:val="ru-RU"/>
        </w:rPr>
      </w:pPr>
    </w:p>
    <w:p w14:paraId="338993F8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FFE4FB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A45CA72" w14:textId="77777777" w:rsidR="002F7B08" w:rsidRPr="003A06CC" w:rsidRDefault="002F7B08" w:rsidP="002F7B08">
      <w:pPr>
        <w:pStyle w:val="TXT1"/>
        <w:rPr>
          <w:lang w:val="ru-RU"/>
        </w:rPr>
      </w:pPr>
    </w:p>
    <w:p w14:paraId="027447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E84D1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7E29021" w14:textId="77777777" w:rsidR="002F7B08" w:rsidRPr="003A06CC" w:rsidRDefault="002F7B08" w:rsidP="002F7B08">
      <w:pPr>
        <w:pStyle w:val="TXT1"/>
        <w:rPr>
          <w:lang w:val="ru-RU"/>
        </w:rPr>
      </w:pPr>
    </w:p>
    <w:p w14:paraId="19BFF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460E6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467ECC7" w14:textId="77777777" w:rsidR="002F7B08" w:rsidRPr="003A06CC" w:rsidRDefault="002F7B08" w:rsidP="002F7B08">
      <w:pPr>
        <w:pStyle w:val="TXT1"/>
        <w:rPr>
          <w:lang w:val="ru-RU"/>
        </w:rPr>
      </w:pPr>
    </w:p>
    <w:p w14:paraId="61F361D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0FD3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E15AAC1" w14:textId="77777777" w:rsidR="002F7B08" w:rsidRPr="003A06CC" w:rsidRDefault="002F7B08" w:rsidP="002F7B08">
      <w:pPr>
        <w:pStyle w:val="TXT1"/>
        <w:rPr>
          <w:lang w:val="ru-RU"/>
        </w:rPr>
      </w:pPr>
    </w:p>
    <w:p w14:paraId="4044833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1F6B557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3BA6056" w14:textId="77777777" w:rsidR="002F7B08" w:rsidRPr="003A06CC" w:rsidRDefault="002F7B08" w:rsidP="002F7B08">
      <w:pPr>
        <w:pStyle w:val="TXT1"/>
        <w:rPr>
          <w:lang w:val="ru-RU"/>
        </w:rPr>
      </w:pPr>
    </w:p>
    <w:p w14:paraId="500EC69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1E578B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B556AA9" w14:textId="77777777" w:rsidR="002F7B08" w:rsidRPr="003A06CC" w:rsidRDefault="002F7B08" w:rsidP="002F7B08">
      <w:pPr>
        <w:pStyle w:val="TXT1"/>
        <w:rPr>
          <w:lang w:val="ru-RU"/>
        </w:rPr>
      </w:pPr>
    </w:p>
    <w:p w14:paraId="56E9AF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69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69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1CE9B7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E2F9100" w14:textId="77777777" w:rsidR="0059667B" w:rsidRPr="003A06CC" w:rsidRDefault="0059667B" w:rsidP="0059667B">
      <w:pPr>
        <w:pStyle w:val="TXT1"/>
        <w:rPr>
          <w:lang w:val="ru-RU"/>
        </w:rPr>
      </w:pPr>
    </w:p>
    <w:p w14:paraId="01DAAC9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D1C76A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8017F74" w14:textId="77777777" w:rsidR="0059667B" w:rsidRPr="003A06CC" w:rsidRDefault="0059667B" w:rsidP="0059667B">
      <w:pPr>
        <w:pStyle w:val="TXT1"/>
        <w:rPr>
          <w:lang w:val="ru-RU"/>
        </w:rPr>
      </w:pPr>
    </w:p>
    <w:p w14:paraId="3C833C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1C3AFB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383AB3" w14:textId="77777777" w:rsidR="0059667B" w:rsidRPr="003A06CC" w:rsidRDefault="0059667B" w:rsidP="0059667B">
      <w:pPr>
        <w:pStyle w:val="TXT1"/>
        <w:rPr>
          <w:lang w:val="ru-RU"/>
        </w:rPr>
      </w:pPr>
    </w:p>
    <w:p w14:paraId="5730A2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CD0D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8944CF1" w14:textId="77777777" w:rsidR="0059667B" w:rsidRPr="003A06CC" w:rsidRDefault="0059667B" w:rsidP="0059667B">
      <w:pPr>
        <w:pStyle w:val="TXT1"/>
        <w:rPr>
          <w:lang w:val="ru-RU"/>
        </w:rPr>
      </w:pPr>
    </w:p>
    <w:p w14:paraId="6C58B88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2ACF4E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3D241A" w14:textId="77777777" w:rsidR="0059667B" w:rsidRPr="003A06CC" w:rsidRDefault="0059667B" w:rsidP="0059667B">
      <w:pPr>
        <w:pStyle w:val="TXT1"/>
        <w:rPr>
          <w:lang w:val="ru-RU"/>
        </w:rPr>
      </w:pPr>
    </w:p>
    <w:p w14:paraId="249EEAE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A5E07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9A0A1C0" w14:textId="77777777" w:rsidR="0059667B" w:rsidRPr="003A06CC" w:rsidRDefault="0059667B" w:rsidP="0059667B">
      <w:pPr>
        <w:pStyle w:val="TXT1"/>
        <w:rPr>
          <w:lang w:val="ru-RU"/>
        </w:rPr>
      </w:pPr>
    </w:p>
    <w:p w14:paraId="426A13E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A8A2D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2017F1E" w14:textId="77777777" w:rsidR="0059667B" w:rsidRPr="003A06CC" w:rsidRDefault="0059667B" w:rsidP="0059667B">
      <w:pPr>
        <w:pStyle w:val="TXT1"/>
        <w:rPr>
          <w:lang w:val="ru-RU"/>
        </w:rPr>
      </w:pPr>
    </w:p>
    <w:p w14:paraId="2E766B1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0FF7B00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C29698B" w14:textId="77777777" w:rsidR="0059667B" w:rsidRPr="003A06CC" w:rsidRDefault="0059667B" w:rsidP="0059667B">
      <w:pPr>
        <w:pStyle w:val="TXT1"/>
        <w:rPr>
          <w:lang w:val="ru-RU"/>
        </w:rPr>
      </w:pPr>
    </w:p>
    <w:p w14:paraId="4BC2C14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97D9B1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B349C0" w14:textId="77777777" w:rsidR="0059667B" w:rsidRPr="003A06CC" w:rsidRDefault="0059667B" w:rsidP="0059667B">
      <w:pPr>
        <w:pStyle w:val="TXT1"/>
        <w:rPr>
          <w:lang w:val="ru-RU"/>
        </w:rPr>
      </w:pPr>
    </w:p>
    <w:p w14:paraId="23210B6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45BFB1F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61BC72B" w14:textId="77777777" w:rsidR="0059667B" w:rsidRPr="003A06CC" w:rsidRDefault="0059667B" w:rsidP="0059667B">
      <w:pPr>
        <w:pStyle w:val="TXT1"/>
        <w:rPr>
          <w:lang w:val="ru-RU"/>
        </w:rPr>
      </w:pPr>
    </w:p>
    <w:p w14:paraId="52B4A66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76142F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953E83B" w14:textId="77777777" w:rsidR="0059667B" w:rsidRPr="003A06CC" w:rsidRDefault="0059667B" w:rsidP="0059667B">
      <w:pPr>
        <w:pStyle w:val="TXT1"/>
        <w:rPr>
          <w:lang w:val="ru-RU"/>
        </w:rPr>
      </w:pPr>
    </w:p>
    <w:p w14:paraId="530117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BE5905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E06719" w14:textId="77777777" w:rsidR="0059667B" w:rsidRPr="003A06CC" w:rsidRDefault="0059667B" w:rsidP="0059667B">
      <w:pPr>
        <w:pStyle w:val="TXT1"/>
        <w:rPr>
          <w:lang w:val="ru-RU"/>
        </w:rPr>
      </w:pPr>
    </w:p>
    <w:p w14:paraId="1BE01B2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7E5E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DF51747" w14:textId="77777777" w:rsidR="0059667B" w:rsidRPr="003A06CC" w:rsidRDefault="0059667B" w:rsidP="0059667B">
      <w:pPr>
        <w:pStyle w:val="TXT1"/>
        <w:rPr>
          <w:lang w:val="ru-RU"/>
        </w:rPr>
      </w:pPr>
    </w:p>
    <w:p w14:paraId="2E8ACE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E1322A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F245560" w14:textId="77777777" w:rsidR="0059667B" w:rsidRPr="003A06CC" w:rsidRDefault="0059667B" w:rsidP="0059667B">
      <w:pPr>
        <w:pStyle w:val="TXT1"/>
        <w:rPr>
          <w:lang w:val="ru-RU"/>
        </w:rPr>
      </w:pPr>
    </w:p>
    <w:p w14:paraId="0FEC2A6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222914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32CE415" w14:textId="77777777" w:rsidR="0059667B" w:rsidRPr="003A06CC" w:rsidRDefault="0059667B" w:rsidP="0059667B">
      <w:pPr>
        <w:pStyle w:val="TXT1"/>
        <w:rPr>
          <w:lang w:val="ru-RU"/>
        </w:rPr>
      </w:pPr>
    </w:p>
    <w:p w14:paraId="5C36BA9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11F3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236DA64" w14:textId="77777777" w:rsidR="0059667B" w:rsidRPr="003A06CC" w:rsidRDefault="0059667B" w:rsidP="0059667B">
      <w:pPr>
        <w:pStyle w:val="TXT1"/>
        <w:rPr>
          <w:lang w:val="ru-RU"/>
        </w:rPr>
      </w:pPr>
    </w:p>
    <w:p w14:paraId="1D6519A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A94E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E5B1629" w14:textId="77777777" w:rsidR="0059667B" w:rsidRPr="003A06CC" w:rsidRDefault="0059667B" w:rsidP="0059667B">
      <w:pPr>
        <w:pStyle w:val="TXT1"/>
        <w:rPr>
          <w:lang w:val="ru-RU"/>
        </w:rPr>
      </w:pPr>
    </w:p>
    <w:p w14:paraId="176DFBB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15D4BC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330FE04" w14:textId="77777777" w:rsidR="0059667B" w:rsidRPr="003A06CC" w:rsidRDefault="0059667B" w:rsidP="0059667B">
      <w:pPr>
        <w:pStyle w:val="TXT1"/>
        <w:rPr>
          <w:lang w:val="ru-RU"/>
        </w:rPr>
      </w:pPr>
    </w:p>
    <w:p w14:paraId="298DA88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8660E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3FC040" w14:textId="77777777" w:rsidR="0059667B" w:rsidRPr="003A06CC" w:rsidRDefault="0059667B" w:rsidP="0059667B">
      <w:pPr>
        <w:pStyle w:val="TXT1"/>
        <w:rPr>
          <w:lang w:val="ru-RU"/>
        </w:rPr>
      </w:pPr>
    </w:p>
    <w:p w14:paraId="38BF44A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B94F4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C230866" w14:textId="77777777" w:rsidR="0059667B" w:rsidRPr="003A06CC" w:rsidRDefault="0059667B" w:rsidP="0059667B">
      <w:pPr>
        <w:pStyle w:val="TXT1"/>
        <w:rPr>
          <w:lang w:val="ru-RU"/>
        </w:rPr>
      </w:pPr>
    </w:p>
    <w:p w14:paraId="3705EDF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98736C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4D81E1" w14:textId="77777777" w:rsidR="0059667B" w:rsidRPr="003A06CC" w:rsidRDefault="0059667B" w:rsidP="0059667B">
      <w:pPr>
        <w:pStyle w:val="TXT1"/>
        <w:rPr>
          <w:lang w:val="ru-RU"/>
        </w:rPr>
      </w:pPr>
    </w:p>
    <w:p w14:paraId="5F7C6BE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3437A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EAFBF04" w14:textId="77777777" w:rsidR="0059667B" w:rsidRPr="003A06CC" w:rsidRDefault="0059667B" w:rsidP="0059667B">
      <w:pPr>
        <w:pStyle w:val="TXT1"/>
        <w:rPr>
          <w:lang w:val="ru-RU"/>
        </w:rPr>
      </w:pPr>
    </w:p>
    <w:p w14:paraId="073FBD3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349D83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F99B64" w14:textId="77777777" w:rsidR="0059667B" w:rsidRPr="003A06CC" w:rsidRDefault="0059667B" w:rsidP="0059667B">
      <w:pPr>
        <w:pStyle w:val="TXT1"/>
        <w:rPr>
          <w:lang w:val="ru-RU"/>
        </w:rPr>
      </w:pPr>
    </w:p>
    <w:p w14:paraId="2CCB0F2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5109A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FCDEC7" w14:textId="77777777" w:rsidR="0059667B" w:rsidRPr="003A06CC" w:rsidRDefault="0059667B" w:rsidP="0059667B">
      <w:pPr>
        <w:pStyle w:val="TXT1"/>
        <w:rPr>
          <w:lang w:val="ru-RU"/>
        </w:rPr>
      </w:pPr>
    </w:p>
    <w:p w14:paraId="47FB71D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44A9D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21B53" w14:textId="77777777" w:rsidR="0059667B" w:rsidRPr="003A06CC" w:rsidRDefault="0059667B" w:rsidP="0059667B">
      <w:pPr>
        <w:pStyle w:val="TXT1"/>
        <w:rPr>
          <w:lang w:val="ru-RU"/>
        </w:rPr>
      </w:pPr>
    </w:p>
    <w:p w14:paraId="535EEC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91E78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76C83E8" w14:textId="77777777" w:rsidR="0059667B" w:rsidRPr="003A06CC" w:rsidRDefault="0059667B" w:rsidP="0059667B">
      <w:pPr>
        <w:pStyle w:val="TXT1"/>
        <w:rPr>
          <w:lang w:val="ru-RU"/>
        </w:rPr>
      </w:pPr>
    </w:p>
    <w:p w14:paraId="090D2E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D0028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FE3A2F" w14:textId="77777777" w:rsidR="0059667B" w:rsidRPr="003A06CC" w:rsidRDefault="0059667B" w:rsidP="0059667B">
      <w:pPr>
        <w:pStyle w:val="TXT1"/>
        <w:rPr>
          <w:lang w:val="ru-RU"/>
        </w:rPr>
      </w:pPr>
    </w:p>
    <w:p w14:paraId="030ACC9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05729C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AE97861" w14:textId="77777777" w:rsidR="0059667B" w:rsidRPr="003A06CC" w:rsidRDefault="0059667B" w:rsidP="0059667B">
      <w:pPr>
        <w:pStyle w:val="TXT1"/>
        <w:rPr>
          <w:lang w:val="ru-RU"/>
        </w:rPr>
      </w:pPr>
    </w:p>
    <w:p w14:paraId="29BBF29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572E8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DA1B5EE" w14:textId="77777777" w:rsidR="0059667B" w:rsidRPr="003A06CC" w:rsidRDefault="0059667B" w:rsidP="0059667B">
      <w:pPr>
        <w:pStyle w:val="TXT1"/>
        <w:rPr>
          <w:lang w:val="ru-RU"/>
        </w:rPr>
      </w:pPr>
    </w:p>
    <w:p w14:paraId="6FCD5C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452456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3D6E0A" w14:textId="77777777" w:rsidR="0059667B" w:rsidRPr="003A06CC" w:rsidRDefault="0059667B" w:rsidP="0059667B">
      <w:pPr>
        <w:pStyle w:val="TXT1"/>
        <w:rPr>
          <w:lang w:val="ru-RU"/>
        </w:rPr>
      </w:pPr>
    </w:p>
    <w:p w14:paraId="76B345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67E57D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7FC447F" w14:textId="77777777" w:rsidR="0059667B" w:rsidRPr="003A06CC" w:rsidRDefault="0059667B" w:rsidP="0059667B">
      <w:pPr>
        <w:pStyle w:val="TXT1"/>
        <w:rPr>
          <w:lang w:val="ru-RU"/>
        </w:rPr>
      </w:pPr>
    </w:p>
    <w:p w14:paraId="33DC85D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E08654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322F1AC" w14:textId="77777777" w:rsidR="0059667B" w:rsidRPr="003A06CC" w:rsidRDefault="0059667B" w:rsidP="0059667B">
      <w:pPr>
        <w:pStyle w:val="TXT1"/>
        <w:rPr>
          <w:lang w:val="ru-RU"/>
        </w:rPr>
      </w:pPr>
    </w:p>
    <w:p w14:paraId="3E9E1D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2ED757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AC03490" w14:textId="77777777" w:rsidR="0059667B" w:rsidRPr="003A06CC" w:rsidRDefault="0059667B" w:rsidP="0059667B">
      <w:pPr>
        <w:pStyle w:val="TXT1"/>
        <w:rPr>
          <w:lang w:val="ru-RU"/>
        </w:rPr>
      </w:pPr>
    </w:p>
    <w:p w14:paraId="3AAD6C7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26669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E3AC7DD" w14:textId="77777777" w:rsidR="0059667B" w:rsidRPr="003A06CC" w:rsidRDefault="0059667B" w:rsidP="0059667B">
      <w:pPr>
        <w:pStyle w:val="TXT1"/>
        <w:rPr>
          <w:lang w:val="ru-RU"/>
        </w:rPr>
      </w:pPr>
    </w:p>
    <w:p w14:paraId="5012195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161FC7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1F1203" w14:textId="77777777" w:rsidR="0059667B" w:rsidRPr="003A06CC" w:rsidRDefault="0059667B" w:rsidP="0059667B">
      <w:pPr>
        <w:pStyle w:val="TXT1"/>
        <w:rPr>
          <w:lang w:val="ru-RU"/>
        </w:rPr>
      </w:pPr>
    </w:p>
    <w:p w14:paraId="4E02BA1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A98BE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869C3D6" w14:textId="77777777" w:rsidR="0059667B" w:rsidRPr="003A06CC" w:rsidRDefault="0059667B" w:rsidP="0059667B">
      <w:pPr>
        <w:pStyle w:val="TXT1"/>
        <w:rPr>
          <w:lang w:val="ru-RU"/>
        </w:rPr>
      </w:pPr>
    </w:p>
    <w:p w14:paraId="6C8AC02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1FBA3F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DCD1883" w14:textId="77777777" w:rsidR="0059667B" w:rsidRPr="003A06CC" w:rsidRDefault="0059667B" w:rsidP="0059667B">
      <w:pPr>
        <w:pStyle w:val="TXT1"/>
        <w:rPr>
          <w:lang w:val="ru-RU"/>
        </w:rPr>
      </w:pPr>
    </w:p>
    <w:p w14:paraId="503229C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F79055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CDC858" w14:textId="77777777" w:rsidR="0059667B" w:rsidRPr="003A06CC" w:rsidRDefault="0059667B" w:rsidP="0059667B">
      <w:pPr>
        <w:pStyle w:val="TXT1"/>
        <w:rPr>
          <w:lang w:val="ru-RU"/>
        </w:rPr>
      </w:pPr>
    </w:p>
    <w:p w14:paraId="018BC2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506E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>
        <w:t>gbp</w:t>
      </w:r>
      <w:proofErr w:type="spellEnd"/>
      <w:r w:rsidRPr="003A06CC">
        <w:rPr>
          <w:lang w:val="ru-RU"/>
        </w:rPr>
        <w:t>_</w:t>
      </w:r>
      <w:r>
        <w:t>rub</w:t>
      </w:r>
    </w:p>
    <w:p w14:paraId="60D6A2E9" w14:textId="77777777" w:rsidR="0059667B" w:rsidRPr="003A06CC" w:rsidRDefault="0059667B" w:rsidP="0059667B">
      <w:pPr>
        <w:pStyle w:val="TXT1"/>
        <w:rPr>
          <w:lang w:val="ru-RU"/>
        </w:rPr>
      </w:pPr>
    </w:p>
    <w:p w14:paraId="2534A58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FBF008F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569F5" w14:textId="77777777" w:rsidR="0059667B" w:rsidRPr="003A06CC" w:rsidRDefault="0059667B" w:rsidP="0059667B">
      <w:pPr>
        <w:pStyle w:val="TXT1"/>
        <w:rPr>
          <w:lang w:val="ru-RU"/>
        </w:rPr>
      </w:pPr>
    </w:p>
    <w:p w14:paraId="523EA728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489F8A7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B90B8E6" w14:textId="77777777" w:rsidR="0059667B" w:rsidRPr="003A06CC" w:rsidRDefault="0059667B" w:rsidP="0059667B">
      <w:pPr>
        <w:pStyle w:val="TXT1"/>
        <w:rPr>
          <w:lang w:val="ru-RU"/>
        </w:rPr>
      </w:pPr>
    </w:p>
    <w:p w14:paraId="6A1221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48BC7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179B450" w14:textId="77777777" w:rsidR="0059667B" w:rsidRPr="003A06CC" w:rsidRDefault="0059667B" w:rsidP="0059667B">
      <w:pPr>
        <w:pStyle w:val="TXT1"/>
        <w:rPr>
          <w:lang w:val="ru-RU"/>
        </w:rPr>
      </w:pPr>
    </w:p>
    <w:p w14:paraId="05072C1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325B3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9E170E5" w14:textId="77777777" w:rsidR="0059667B" w:rsidRPr="003A06CC" w:rsidRDefault="0059667B" w:rsidP="0059667B">
      <w:pPr>
        <w:pStyle w:val="TXT1"/>
        <w:rPr>
          <w:lang w:val="ru-RU"/>
        </w:rPr>
      </w:pPr>
    </w:p>
    <w:p w14:paraId="68B4D2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EAA3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37FCB46" w14:textId="77777777" w:rsidR="0059667B" w:rsidRPr="003A06CC" w:rsidRDefault="0059667B" w:rsidP="0059667B">
      <w:pPr>
        <w:pStyle w:val="TXT1"/>
        <w:rPr>
          <w:lang w:val="ru-RU"/>
        </w:rPr>
      </w:pPr>
    </w:p>
    <w:p w14:paraId="08A62A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943E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36E8867" w14:textId="77777777" w:rsidR="0059667B" w:rsidRPr="003A06CC" w:rsidRDefault="0059667B" w:rsidP="0059667B">
      <w:pPr>
        <w:pStyle w:val="TXT1"/>
        <w:rPr>
          <w:lang w:val="ru-RU"/>
        </w:rPr>
      </w:pPr>
    </w:p>
    <w:p w14:paraId="4273939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6F1B5D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1DAA6FD" w14:textId="77777777" w:rsidR="0059667B" w:rsidRPr="003A06CC" w:rsidRDefault="0059667B" w:rsidP="0059667B">
      <w:pPr>
        <w:pStyle w:val="TXT1"/>
        <w:rPr>
          <w:lang w:val="ru-RU"/>
        </w:rPr>
      </w:pPr>
    </w:p>
    <w:p w14:paraId="1C4531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58C6D7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500829" w14:textId="77777777" w:rsidR="0059667B" w:rsidRPr="003A06CC" w:rsidRDefault="0059667B" w:rsidP="0059667B">
      <w:pPr>
        <w:pStyle w:val="TXT1"/>
        <w:rPr>
          <w:lang w:val="ru-RU"/>
        </w:rPr>
      </w:pPr>
    </w:p>
    <w:p w14:paraId="7455BA8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17E1984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49B76FE" w14:textId="77777777" w:rsidR="0059667B" w:rsidRPr="003A06CC" w:rsidRDefault="0059667B" w:rsidP="0059667B">
      <w:pPr>
        <w:pStyle w:val="TXT1"/>
        <w:rPr>
          <w:lang w:val="ru-RU"/>
        </w:rPr>
      </w:pPr>
    </w:p>
    <w:p w14:paraId="1B30C5A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91AF67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A6E6E40" w14:textId="77777777" w:rsidR="0059667B" w:rsidRPr="003A06CC" w:rsidRDefault="0059667B" w:rsidP="0059667B">
      <w:pPr>
        <w:pStyle w:val="TXT1"/>
        <w:rPr>
          <w:lang w:val="ru-RU"/>
        </w:rPr>
      </w:pPr>
    </w:p>
    <w:p w14:paraId="5988757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30F963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01E3F0" w14:textId="77777777" w:rsidR="0059667B" w:rsidRPr="003A06CC" w:rsidRDefault="0059667B" w:rsidP="0059667B">
      <w:pPr>
        <w:pStyle w:val="TXT1"/>
        <w:rPr>
          <w:lang w:val="ru-RU"/>
        </w:rPr>
      </w:pPr>
    </w:p>
    <w:p w14:paraId="2B925D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92C405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1AC7756" w14:textId="77777777" w:rsidR="0059667B" w:rsidRPr="003A06CC" w:rsidRDefault="0059667B" w:rsidP="0059667B">
      <w:pPr>
        <w:pStyle w:val="TXT1"/>
        <w:rPr>
          <w:lang w:val="ru-RU"/>
        </w:rPr>
      </w:pPr>
    </w:p>
    <w:p w14:paraId="706AE7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0326C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97A5B13" w14:textId="77777777" w:rsidR="0059667B" w:rsidRPr="003A06CC" w:rsidRDefault="0059667B" w:rsidP="0059667B">
      <w:pPr>
        <w:pStyle w:val="TXT1"/>
        <w:rPr>
          <w:lang w:val="ru-RU"/>
        </w:rPr>
      </w:pPr>
    </w:p>
    <w:p w14:paraId="2604AE3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9B297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91FB98" w14:textId="77777777" w:rsidR="0059667B" w:rsidRPr="003A06CC" w:rsidRDefault="0059667B" w:rsidP="0059667B">
      <w:pPr>
        <w:pStyle w:val="TXT1"/>
        <w:rPr>
          <w:lang w:val="ru-RU"/>
        </w:rPr>
      </w:pPr>
    </w:p>
    <w:p w14:paraId="066DAF6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8EE598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AECA353" w14:textId="77777777" w:rsidR="0059667B" w:rsidRPr="003A06CC" w:rsidRDefault="0059667B" w:rsidP="0059667B">
      <w:pPr>
        <w:pStyle w:val="TXT1"/>
        <w:rPr>
          <w:lang w:val="ru-RU"/>
        </w:rPr>
      </w:pPr>
    </w:p>
    <w:p w14:paraId="53426B7C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622671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D8A3AE" w14:textId="77777777" w:rsidR="0059667B" w:rsidRPr="003A06CC" w:rsidRDefault="0059667B" w:rsidP="0059667B">
      <w:pPr>
        <w:pStyle w:val="TXT1"/>
        <w:rPr>
          <w:lang w:val="ru-RU"/>
        </w:rPr>
      </w:pPr>
    </w:p>
    <w:p w14:paraId="720C465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BF45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8A6E601" w14:textId="77777777" w:rsidR="0059667B" w:rsidRPr="003A06CC" w:rsidRDefault="0059667B" w:rsidP="0059667B">
      <w:pPr>
        <w:pStyle w:val="TXT1"/>
        <w:rPr>
          <w:lang w:val="ru-RU"/>
        </w:rPr>
      </w:pPr>
    </w:p>
    <w:p w14:paraId="45D294B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047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1DC9431" w14:textId="77777777" w:rsidR="0059667B" w:rsidRPr="003A06CC" w:rsidRDefault="0059667B" w:rsidP="0059667B">
      <w:pPr>
        <w:pStyle w:val="TXT1"/>
        <w:rPr>
          <w:lang w:val="ru-RU"/>
        </w:rPr>
      </w:pPr>
    </w:p>
    <w:p w14:paraId="762DE44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99A844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D08829" w14:textId="77777777" w:rsidR="0059667B" w:rsidRPr="003A06CC" w:rsidRDefault="0059667B" w:rsidP="0059667B">
      <w:pPr>
        <w:pStyle w:val="TXT1"/>
        <w:rPr>
          <w:lang w:val="ru-RU"/>
        </w:rPr>
      </w:pPr>
    </w:p>
    <w:p w14:paraId="360438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AF87BC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9B0CBF3" w14:textId="77777777" w:rsidR="0059667B" w:rsidRPr="003A06CC" w:rsidRDefault="0059667B" w:rsidP="0059667B">
      <w:pPr>
        <w:pStyle w:val="TXT1"/>
        <w:rPr>
          <w:lang w:val="ru-RU"/>
        </w:rPr>
      </w:pPr>
    </w:p>
    <w:p w14:paraId="5E8CD02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0" w:name="_Toc172787056"/>
      <w:r w:rsidRPr="0059667B">
        <w:t>Визуализация результатов кросс-валидации</w:t>
      </w:r>
      <w:bookmarkEnd w:id="70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31898CFE" w:rsidR="006320C5" w:rsidRPr="00861434" w:rsidRDefault="00861434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7</w:t>
      </w:r>
      <w:r>
        <w:fldChar w:fldCharType="end"/>
      </w:r>
      <w:r>
        <w:t>. График результатов кросс-валидации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1" w:name="_Toc172787057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1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2101E7F3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0762878C" w:rsidR="004D2999" w:rsidRPr="00F574F3" w:rsidRDefault="00F574F3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9</w:t>
      </w:r>
      <w:r>
        <w:fldChar w:fldCharType="end"/>
      </w:r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F521F89" w14:textId="3D32BE11" w:rsidR="004D2999" w:rsidRDefault="00E96CC6" w:rsidP="00FF7517">
      <w:pPr>
        <w:pStyle w:val="a0"/>
        <w:pageBreakBefore/>
      </w:pPr>
      <w:bookmarkStart w:id="72" w:name="_Toc172787058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72"/>
    </w:p>
    <w:p w14:paraId="52405005" w14:textId="31F928F0" w:rsidR="00AB2427" w:rsidRPr="00E96CC6" w:rsidRDefault="00AB2427" w:rsidP="00AB2427">
      <w:r>
        <w:t>Посмотрим среднее значение из 10 предсказаний в зависимости от валюты и длительности предсказаний.</w:t>
      </w:r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4F7EAFFE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689BE10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35D400E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5239D7B3" w:rsidR="00E7215B" w:rsidRDefault="00357356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2</w:t>
      </w:r>
      <w:r>
        <w:fldChar w:fldCharType="end"/>
      </w:r>
      <w:r>
        <w:t>. Среднее значение ошибки предсказания в зависимости от длительности предсказания</w:t>
      </w:r>
    </w:p>
    <w:p w14:paraId="0327AECD" w14:textId="5423F844" w:rsidR="00CA11FD" w:rsidRDefault="00CA11FD" w:rsidP="00CA11FD">
      <w:pPr>
        <w:pStyle w:val="a0"/>
      </w:pPr>
      <w:bookmarkStart w:id="73" w:name="_Toc172787059"/>
      <w:bookmarkStart w:id="74" w:name="_Toc172357319"/>
      <w:r>
        <w:t>Автоматизация процесса</w:t>
      </w:r>
      <w:bookmarkEnd w:id="73"/>
    </w:p>
    <w:p w14:paraId="43B71C1D" w14:textId="77777777" w:rsidR="00CA11FD" w:rsidRPr="00CA11FD" w:rsidRDefault="00CA11FD" w:rsidP="00CA11FD"/>
    <w:p w14:paraId="75666BC6" w14:textId="784B7DD8" w:rsidR="00B40711" w:rsidRPr="00E825B6" w:rsidRDefault="00922FF1" w:rsidP="00C45742">
      <w:pPr>
        <w:pStyle w:val="a1"/>
      </w:pPr>
      <w:bookmarkStart w:id="75" w:name="_Toc172787060"/>
      <w:r>
        <w:lastRenderedPageBreak/>
        <w:t>Заключение</w:t>
      </w:r>
      <w:bookmarkEnd w:id="74"/>
      <w:bookmarkEnd w:id="75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96F4AF5" w14:textId="5E4C73A0" w:rsidR="001764F1" w:rsidRDefault="00922FF1" w:rsidP="0071362C">
      <w:pPr>
        <w:pStyle w:val="a1"/>
      </w:pPr>
      <w:bookmarkStart w:id="76" w:name="_Toc172357320"/>
      <w:bookmarkStart w:id="77" w:name="_Toc172787061"/>
      <w:r w:rsidRPr="00922FF1">
        <w:lastRenderedPageBreak/>
        <w:t>Список используемой литературы</w:t>
      </w:r>
      <w:bookmarkEnd w:id="76"/>
      <w:bookmarkEnd w:id="77"/>
    </w:p>
    <w:p w14:paraId="5DFBEE3F" w14:textId="77777777" w:rsidR="008B61DC" w:rsidRPr="008B61DC" w:rsidRDefault="000A34AC" w:rsidP="00680554">
      <w:pPr>
        <w:pStyle w:val="uc20100"/>
      </w:pPr>
      <w:r>
        <w:fldChar w:fldCharType="begin"/>
      </w:r>
      <w:r w:rsidR="008B61DC">
        <w:instrText xml:space="preserve"> ADDIN ZOTERO_BIBL {"uncited":[],"omitted":[],"custom":[]} CSL_BIBLIOGRAPHY </w:instrText>
      </w:r>
      <w:r>
        <w:fldChar w:fldCharType="separate"/>
      </w:r>
      <w:r w:rsidR="008B61DC" w:rsidRPr="008B61DC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24EFD6D5" w14:textId="77777777" w:rsidR="008B61DC" w:rsidRPr="008B61DC" w:rsidRDefault="008B61DC" w:rsidP="00680554">
      <w:pPr>
        <w:pStyle w:val="uc20100"/>
      </w:pPr>
      <w:r w:rsidRPr="008B61DC">
        <w:t>2. А. Мареев // Zotero-style-for-Gost-R-</w:t>
      </w:r>
      <w:proofErr w:type="gramStart"/>
      <w:r w:rsidRPr="008B61DC">
        <w:t>7.0.100-2018</w:t>
      </w:r>
      <w:proofErr w:type="gramEnd"/>
      <w:r w:rsidRPr="008B61DC">
        <w:t>. – URL: https://github.com/ArtemMareev/Zotero-style-for-Gost-R-7.0.100-2018?tab=readme-ov-file (дата обращения: 24.07.2024).</w:t>
      </w:r>
    </w:p>
    <w:p w14:paraId="20116B18" w14:textId="77777777" w:rsidR="008B61DC" w:rsidRPr="008B61DC" w:rsidRDefault="008B61DC" w:rsidP="00680554">
      <w:pPr>
        <w:pStyle w:val="uc20100"/>
      </w:pPr>
      <w:r w:rsidRPr="008B61DC">
        <w:t xml:space="preserve">3. Прикладная статистика // Кросс валидация для временных рядов в </w:t>
      </w:r>
      <w:proofErr w:type="spellStart"/>
      <w:r w:rsidRPr="008B61DC">
        <w:t>python</w:t>
      </w:r>
      <w:proofErr w:type="spellEnd"/>
      <w:r w:rsidRPr="008B61DC">
        <w:t>. – URL: https://www.youtube.com/watch?v=l2vhtyWp_ck (дата обращения: 21.07.2024).</w:t>
      </w:r>
    </w:p>
    <w:p w14:paraId="574636A8" w14:textId="77777777" w:rsidR="008B61DC" w:rsidRPr="008B61DC" w:rsidRDefault="008B61DC" w:rsidP="00680554">
      <w:pPr>
        <w:pStyle w:val="uc20100"/>
      </w:pPr>
      <w:r w:rsidRPr="008B61DC">
        <w:t xml:space="preserve">4. Е. В. Сангаджиева, Г. А. </w:t>
      </w:r>
      <w:proofErr w:type="spellStart"/>
      <w:r w:rsidRPr="008B61DC">
        <w:t>Оргдаева</w:t>
      </w:r>
      <w:proofErr w:type="spellEnd"/>
      <w:r w:rsidRPr="008B61DC">
        <w:t xml:space="preserve">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3BABBB0D" w14:textId="77777777" w:rsidR="008B61DC" w:rsidRPr="008B61DC" w:rsidRDefault="008B61DC" w:rsidP="00680554">
      <w:pPr>
        <w:pStyle w:val="uc20100"/>
      </w:pPr>
      <w:r w:rsidRPr="008B61DC">
        <w:t xml:space="preserve">5. И. Шамаев // Основы работы в </w:t>
      </w:r>
      <w:proofErr w:type="spellStart"/>
      <w:r w:rsidRPr="008B61DC">
        <w:t>Jupyter</w:t>
      </w:r>
      <w:proofErr w:type="spellEnd"/>
      <w:r w:rsidRPr="008B61DC">
        <w:t>/</w:t>
      </w:r>
      <w:proofErr w:type="spellStart"/>
      <w:r w:rsidRPr="008B61DC">
        <w:t>Jupiter</w:t>
      </w:r>
      <w:proofErr w:type="spellEnd"/>
      <w:r w:rsidRPr="008B61DC">
        <w:t xml:space="preserve"> </w:t>
      </w:r>
      <w:proofErr w:type="spellStart"/>
      <w:r w:rsidRPr="008B61DC">
        <w:t>Notebook</w:t>
      </w:r>
      <w:proofErr w:type="spellEnd"/>
      <w:r w:rsidRPr="008B61DC">
        <w:t xml:space="preserve"> и </w:t>
      </w:r>
      <w:proofErr w:type="spellStart"/>
      <w:r w:rsidRPr="008B61DC">
        <w:t>JupyterLab</w:t>
      </w:r>
      <w:proofErr w:type="spellEnd"/>
      <w:r w:rsidRPr="008B61DC">
        <w:t xml:space="preserve"> — Python </w:t>
      </w:r>
      <w:proofErr w:type="spellStart"/>
      <w:r w:rsidRPr="008B61DC">
        <w:t>Tutorial</w:t>
      </w:r>
      <w:proofErr w:type="spellEnd"/>
      <w:r w:rsidRPr="008B61DC">
        <w:t>. – URL: https://python.ivan-shamaev.ru/jupiterlab-jupyter-notebook-install-python-tutorial/ (дата обращения: 19.07.2024).</w:t>
      </w:r>
    </w:p>
    <w:p w14:paraId="4633AA67" w14:textId="77777777" w:rsidR="008B61DC" w:rsidRPr="008B61DC" w:rsidRDefault="008B61DC" w:rsidP="00680554">
      <w:pPr>
        <w:pStyle w:val="uc20100"/>
      </w:pPr>
      <w:r w:rsidRPr="008B61DC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471D129A" w14:textId="77777777" w:rsidR="008B61DC" w:rsidRPr="008B61DC" w:rsidRDefault="008B61DC" w:rsidP="00680554">
      <w:pPr>
        <w:pStyle w:val="uc20100"/>
      </w:pPr>
      <w:r w:rsidRPr="008B61DC">
        <w:t>7. ALEKSANDR // Cross-</w:t>
      </w:r>
      <w:proofErr w:type="spellStart"/>
      <w:r w:rsidRPr="008B61DC">
        <w:t>Validation</w:t>
      </w:r>
      <w:proofErr w:type="spellEnd"/>
      <w:r w:rsidRPr="008B61DC">
        <w:t xml:space="preserve"> на временном ряду. – URL: https://otus.ru/nest/post/483/ (дата обращения: 24.07.2024).</w:t>
      </w:r>
    </w:p>
    <w:p w14:paraId="415F67FA" w14:textId="77777777" w:rsidR="008B61DC" w:rsidRPr="008B61DC" w:rsidRDefault="008B61DC" w:rsidP="00680554">
      <w:pPr>
        <w:pStyle w:val="uc20100"/>
      </w:pPr>
      <w:r w:rsidRPr="008B61DC">
        <w:t xml:space="preserve">8. </w:t>
      </w:r>
      <w:proofErr w:type="spellStart"/>
      <w:r w:rsidRPr="008B61DC">
        <w:t>Anaconda</w:t>
      </w:r>
      <w:proofErr w:type="spellEnd"/>
      <w:r w:rsidRPr="008B61DC">
        <w:t xml:space="preserve"> // </w:t>
      </w:r>
      <w:proofErr w:type="spellStart"/>
      <w:r w:rsidRPr="008B61DC">
        <w:t>Anaconda</w:t>
      </w:r>
      <w:proofErr w:type="spellEnd"/>
      <w:r w:rsidRPr="008B61DC">
        <w:t>. – URL: https://www.anaconda.com/ (дата обращения: 19.07.2024).</w:t>
      </w:r>
    </w:p>
    <w:p w14:paraId="0424A6FC" w14:textId="77777777" w:rsidR="008B61DC" w:rsidRPr="008B61DC" w:rsidRDefault="008B61DC" w:rsidP="00680554">
      <w:pPr>
        <w:pStyle w:val="uc20100"/>
      </w:pPr>
      <w:r w:rsidRPr="008B61DC">
        <w:t>9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).</w:t>
      </w:r>
    </w:p>
    <w:p w14:paraId="0D26B7C4" w14:textId="77777777" w:rsidR="008B61DC" w:rsidRPr="008B61DC" w:rsidRDefault="008B61DC" w:rsidP="00680554">
      <w:pPr>
        <w:pStyle w:val="uc20100"/>
      </w:pPr>
      <w:r w:rsidRPr="008B61DC">
        <w:lastRenderedPageBreak/>
        <w:t xml:space="preserve">10. </w:t>
      </w:r>
      <w:proofErr w:type="spellStart"/>
      <w:r w:rsidRPr="008B61DC">
        <w:t>InvestFunds</w:t>
      </w:r>
      <w:proofErr w:type="spellEnd"/>
      <w:r w:rsidRPr="008B61DC">
        <w:t xml:space="preserve"> // Ключевые индикаторы. – URL: https://investfunds.ru/indicators/key-indexes/ (дата обращения: 20.07.2024).</w:t>
      </w:r>
    </w:p>
    <w:p w14:paraId="21647FBF" w14:textId="77777777" w:rsidR="008B61DC" w:rsidRPr="008B61DC" w:rsidRDefault="008B61DC" w:rsidP="00680554">
      <w:pPr>
        <w:pStyle w:val="uc20100"/>
      </w:pPr>
      <w:r w:rsidRPr="008B61DC">
        <w:t xml:space="preserve">11. </w:t>
      </w:r>
      <w:proofErr w:type="spellStart"/>
      <w:r w:rsidRPr="008B61DC">
        <w:t>InvestFunds</w:t>
      </w:r>
      <w:proofErr w:type="spellEnd"/>
      <w:r w:rsidRPr="008B61DC">
        <w:t xml:space="preserve"> // Курсы валют. – URL: https://investfunds.ru/indicators/currency/ (дата обращения: 20.07.2024).</w:t>
      </w:r>
    </w:p>
    <w:p w14:paraId="278575F0" w14:textId="77777777" w:rsidR="008B61DC" w:rsidRPr="008B61DC" w:rsidRDefault="008B61DC" w:rsidP="00680554">
      <w:pPr>
        <w:pStyle w:val="uc20100"/>
      </w:pPr>
      <w:r w:rsidRPr="008B61DC">
        <w:t xml:space="preserve">12. </w:t>
      </w:r>
      <w:proofErr w:type="spellStart"/>
      <w:r w:rsidRPr="008B61DC">
        <w:t>JupiterLab</w:t>
      </w:r>
      <w:proofErr w:type="spellEnd"/>
      <w:r w:rsidRPr="008B61DC">
        <w:t xml:space="preserve"> // </w:t>
      </w:r>
      <w:proofErr w:type="spellStart"/>
      <w:r w:rsidRPr="008B61DC">
        <w:t>Debugger</w:t>
      </w:r>
      <w:proofErr w:type="spellEnd"/>
      <w:r w:rsidRPr="008B61DC">
        <w:t>. – URL: https://jupyterlab.readthedocs.io/en/4.1.x/user/debugger.html (дата обращения: 19.07.2024).</w:t>
      </w:r>
    </w:p>
    <w:p w14:paraId="460A50D4" w14:textId="77777777" w:rsidR="008B61DC" w:rsidRPr="008B61DC" w:rsidRDefault="008B61DC" w:rsidP="00680554">
      <w:pPr>
        <w:pStyle w:val="uc20100"/>
        <w:rPr>
          <w:lang w:val="en-US"/>
        </w:rPr>
      </w:pPr>
      <w:r w:rsidRPr="008B61DC">
        <w:rPr>
          <w:lang w:val="en-US"/>
        </w:rPr>
        <w:t>13. Microsoft // Visual Studio Code. – URL: https://code.visualstudio.com/ (</w:t>
      </w:r>
      <w:r w:rsidRPr="008B61DC">
        <w:t>дата</w:t>
      </w:r>
      <w:r w:rsidRPr="008B61DC">
        <w:rPr>
          <w:lang w:val="en-US"/>
        </w:rPr>
        <w:t xml:space="preserve"> </w:t>
      </w:r>
      <w:r w:rsidRPr="008B61DC">
        <w:t>обращения</w:t>
      </w:r>
      <w:r w:rsidRPr="008B61DC">
        <w:rPr>
          <w:lang w:val="en-US"/>
        </w:rPr>
        <w:t>: 24.07.2024).</w:t>
      </w:r>
    </w:p>
    <w:p w14:paraId="14CBAA49" w14:textId="77777777" w:rsidR="008B61DC" w:rsidRPr="008B61DC" w:rsidRDefault="008B61DC" w:rsidP="00680554">
      <w:pPr>
        <w:pStyle w:val="uc20100"/>
      </w:pPr>
      <w:r w:rsidRPr="008B61DC">
        <w:t>14. Microsoft // Word. – URL: https://www.microsoft.com/ru-ru/microsoft-365/word?market=ru (дата обращения: 24.07.2024).</w:t>
      </w:r>
    </w:p>
    <w:p w14:paraId="6450811E" w14:textId="77777777" w:rsidR="008B61DC" w:rsidRPr="008B61DC" w:rsidRDefault="008B61DC" w:rsidP="00680554">
      <w:pPr>
        <w:pStyle w:val="uc20100"/>
        <w:rPr>
          <w:lang w:val="en-US"/>
        </w:rPr>
      </w:pPr>
      <w:r w:rsidRPr="008B61DC">
        <w:rPr>
          <w:lang w:val="en-US"/>
        </w:rPr>
        <w:t xml:space="preserve">15. Pandas // </w:t>
      </w:r>
      <w:proofErr w:type="spellStart"/>
      <w:proofErr w:type="gramStart"/>
      <w:r w:rsidRPr="008B61DC">
        <w:rPr>
          <w:lang w:val="en-US"/>
        </w:rPr>
        <w:t>pandas.DataFrame.resample</w:t>
      </w:r>
      <w:proofErr w:type="spellEnd"/>
      <w:proofErr w:type="gramEnd"/>
      <w:r w:rsidRPr="008B61DC">
        <w:rPr>
          <w:lang w:val="en-US"/>
        </w:rPr>
        <w:t>. – URL: https://pandas.pydata.org/docs/reference/api/pandas.DataFrame.resample.html (</w:t>
      </w:r>
      <w:r w:rsidRPr="008B61DC">
        <w:t>дата</w:t>
      </w:r>
      <w:r w:rsidRPr="008B61DC">
        <w:rPr>
          <w:lang w:val="en-US"/>
        </w:rPr>
        <w:t xml:space="preserve"> </w:t>
      </w:r>
      <w:r w:rsidRPr="008B61DC">
        <w:t>обращения</w:t>
      </w:r>
      <w:r w:rsidRPr="008B61DC">
        <w:rPr>
          <w:lang w:val="en-US"/>
        </w:rPr>
        <w:t>: 21.07.2024).</w:t>
      </w:r>
    </w:p>
    <w:p w14:paraId="7F764A7D" w14:textId="77777777" w:rsidR="008B61DC" w:rsidRPr="008B61DC" w:rsidRDefault="008B61DC" w:rsidP="00680554">
      <w:pPr>
        <w:pStyle w:val="uc20100"/>
        <w:rPr>
          <w:lang w:val="en-US"/>
        </w:rPr>
      </w:pPr>
      <w:r w:rsidRPr="008B61DC">
        <w:rPr>
          <w:lang w:val="en-US"/>
        </w:rPr>
        <w:t>16. Pandas // Time series / date functionality. – URL: https://pandas.pydata.org/docs/user_guide/timeseries.html (</w:t>
      </w:r>
      <w:r w:rsidRPr="008B61DC">
        <w:t>дата</w:t>
      </w:r>
      <w:r w:rsidRPr="008B61DC">
        <w:rPr>
          <w:lang w:val="en-US"/>
        </w:rPr>
        <w:t xml:space="preserve"> </w:t>
      </w:r>
      <w:r w:rsidRPr="008B61DC">
        <w:t>обращения</w:t>
      </w:r>
      <w:r w:rsidRPr="008B61DC">
        <w:rPr>
          <w:lang w:val="en-US"/>
        </w:rPr>
        <w:t>: 21.07.2024).</w:t>
      </w:r>
    </w:p>
    <w:p w14:paraId="7814A181" w14:textId="77777777" w:rsidR="008B61DC" w:rsidRPr="008B61DC" w:rsidRDefault="008B61DC" w:rsidP="00680554">
      <w:pPr>
        <w:pStyle w:val="uc20100"/>
        <w:rPr>
          <w:lang w:val="en-US"/>
        </w:rPr>
      </w:pPr>
      <w:r w:rsidRPr="008B61DC">
        <w:rPr>
          <w:lang w:val="en-US"/>
        </w:rPr>
        <w:t xml:space="preserve">17. Scikit-Learn // </w:t>
      </w:r>
      <w:proofErr w:type="spellStart"/>
      <w:r w:rsidRPr="008B61DC">
        <w:rPr>
          <w:lang w:val="en-US"/>
        </w:rPr>
        <w:t>RandomForestRegressor</w:t>
      </w:r>
      <w:proofErr w:type="spellEnd"/>
      <w:r w:rsidRPr="008B61DC">
        <w:rPr>
          <w:lang w:val="en-US"/>
        </w:rPr>
        <w:t>. – URL: https://scikit-learn.org/stable/modules/generated/sklearn.ensemble.RandomForestRegressor.html (</w:t>
      </w:r>
      <w:r w:rsidRPr="008B61DC">
        <w:t>дата</w:t>
      </w:r>
      <w:r w:rsidRPr="008B61DC">
        <w:rPr>
          <w:lang w:val="en-US"/>
        </w:rPr>
        <w:t xml:space="preserve"> </w:t>
      </w:r>
      <w:r w:rsidRPr="008B61DC">
        <w:t>обращения</w:t>
      </w:r>
      <w:r w:rsidRPr="008B61DC">
        <w:rPr>
          <w:lang w:val="en-US"/>
        </w:rPr>
        <w:t>: 24.07.2024).</w:t>
      </w:r>
    </w:p>
    <w:p w14:paraId="4A84DB0F" w14:textId="77777777" w:rsidR="008B61DC" w:rsidRPr="008B61DC" w:rsidRDefault="008B61DC" w:rsidP="00680554">
      <w:pPr>
        <w:pStyle w:val="uc20100"/>
        <w:rPr>
          <w:lang w:val="en-US"/>
        </w:rPr>
      </w:pPr>
      <w:r w:rsidRPr="008B61DC">
        <w:rPr>
          <w:lang w:val="en-US"/>
        </w:rPr>
        <w:t xml:space="preserve">18. Scikit-Learn // </w:t>
      </w:r>
      <w:proofErr w:type="spellStart"/>
      <w:r w:rsidRPr="008B61DC">
        <w:rPr>
          <w:lang w:val="en-US"/>
        </w:rPr>
        <w:t>TimeSeriesSplit</w:t>
      </w:r>
      <w:proofErr w:type="spellEnd"/>
      <w:r w:rsidRPr="008B61DC">
        <w:rPr>
          <w:lang w:val="en-US"/>
        </w:rPr>
        <w:t>. – URL: https://scikit-learn.org/stable/modules/generated/sklearn.model_selection.TimeSeriesSplit.html (</w:t>
      </w:r>
      <w:r w:rsidRPr="008B61DC">
        <w:t>дата</w:t>
      </w:r>
      <w:r w:rsidRPr="008B61DC">
        <w:rPr>
          <w:lang w:val="en-US"/>
        </w:rPr>
        <w:t xml:space="preserve"> </w:t>
      </w:r>
      <w:r w:rsidRPr="008B61DC">
        <w:t>обращения</w:t>
      </w:r>
      <w:r w:rsidRPr="008B61DC">
        <w:rPr>
          <w:lang w:val="en-US"/>
        </w:rPr>
        <w:t>: 21.07.2024).</w:t>
      </w:r>
    </w:p>
    <w:p w14:paraId="65D49867" w14:textId="77777777" w:rsidR="008B61DC" w:rsidRPr="008B61DC" w:rsidRDefault="008B61DC" w:rsidP="00680554">
      <w:pPr>
        <w:pStyle w:val="uc20100"/>
      </w:pPr>
      <w:r w:rsidRPr="008B61DC">
        <w:t xml:space="preserve">19. Space G // Оформление списка литературы по ГОСТ Р </w:t>
      </w:r>
      <w:proofErr w:type="gramStart"/>
      <w:r w:rsidRPr="008B61DC">
        <w:t>7.0.100-2018</w:t>
      </w:r>
      <w:proofErr w:type="gramEnd"/>
      <w:r w:rsidRPr="008B61DC">
        <w:t xml:space="preserve"> при помощи </w:t>
      </w:r>
      <w:proofErr w:type="spellStart"/>
      <w:r w:rsidRPr="008B61DC">
        <w:t>Зотеро</w:t>
      </w:r>
      <w:proofErr w:type="spellEnd"/>
      <w:r w:rsidRPr="008B61DC">
        <w:t>. – URL: https://www.youtube.com/watch?v=oT0ZpKnhUtI (дата обращения: 24.07.2024).</w:t>
      </w:r>
    </w:p>
    <w:p w14:paraId="27E78BF9" w14:textId="77777777" w:rsidR="008B61DC" w:rsidRPr="008B61DC" w:rsidRDefault="008B61DC" w:rsidP="00680554">
      <w:pPr>
        <w:pStyle w:val="uc20100"/>
      </w:pPr>
      <w:r w:rsidRPr="008B61DC">
        <w:t xml:space="preserve">20. </w:t>
      </w:r>
      <w:proofErr w:type="spellStart"/>
      <w:r w:rsidRPr="008B61DC">
        <w:t>Zotero</w:t>
      </w:r>
      <w:proofErr w:type="spellEnd"/>
      <w:r w:rsidRPr="008B61DC">
        <w:t>. – URL: https://www.zotero.org/ (дата обращения: 24.07.2024).</w:t>
      </w:r>
    </w:p>
    <w:p w14:paraId="6FCF18CA" w14:textId="6899EA0F" w:rsidR="00B80008" w:rsidRPr="00A456EB" w:rsidRDefault="000A34AC" w:rsidP="00680554">
      <w:pPr>
        <w:pStyle w:val="uc20100"/>
      </w:pPr>
      <w:r>
        <w:fldChar w:fldCharType="end"/>
      </w:r>
    </w:p>
    <w:p w14:paraId="4E087E9A" w14:textId="77777777" w:rsidR="00903CAA" w:rsidRPr="00A456EB" w:rsidRDefault="00903CAA" w:rsidP="00680554">
      <w:pPr>
        <w:pStyle w:val="uc20100"/>
      </w:pPr>
    </w:p>
    <w:sectPr w:rsidR="00903CAA" w:rsidRPr="00A456E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E8CA301" w14:textId="77777777" w:rsidR="00B37273" w:rsidRDefault="00B37273" w:rsidP="002F4228">
      <w:r>
        <w:separator/>
      </w:r>
    </w:p>
  </w:endnote>
  <w:endnote w:type="continuationSeparator" w:id="0">
    <w:p w14:paraId="363549BE" w14:textId="77777777" w:rsidR="00B37273" w:rsidRDefault="00B37273" w:rsidP="002F4228">
      <w:r>
        <w:continuationSeparator/>
      </w:r>
    </w:p>
  </w:endnote>
  <w:endnote w:type="continuationNotice" w:id="1">
    <w:p w14:paraId="772F60F0" w14:textId="77777777" w:rsidR="00B37273" w:rsidRDefault="00B3727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50088CC3-D70E-4E34-998B-2F6C792191A8}"/>
    <w:embedBold r:id="rId2" w:fontKey="{B56B6F65-11AA-4FF0-9F5E-4837CFCA8E87}"/>
    <w:embedItalic r:id="rId3" w:fontKey="{A764056C-16F4-45D6-A492-022677B0587B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36B7EAFC-EB07-4207-A4C4-E198D9E0D7BA}"/>
    <w:embedBold r:id="rId5" w:fontKey="{29F9C1C5-580D-470C-8822-9C6CAF4D9A6A}"/>
    <w:embedItalic r:id="rId6" w:fontKey="{B2B882CD-BA16-43B1-A152-B5BEEDE041CA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CFFC5DF0-27C9-4EC9-840C-F08813B62ED9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3792E9DF-2F0A-472C-9EB1-20C7073C7A58}"/>
    <w:embedItalic r:id="rId9" w:fontKey="{C85C0517-E534-40DB-B831-AA4C24CF80A8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CA9ADB2" w14:textId="77777777" w:rsidR="00B37273" w:rsidRDefault="00B37273" w:rsidP="002F4228">
      <w:r>
        <w:separator/>
      </w:r>
    </w:p>
  </w:footnote>
  <w:footnote w:type="continuationSeparator" w:id="0">
    <w:p w14:paraId="141472C7" w14:textId="77777777" w:rsidR="00B37273" w:rsidRDefault="00B37273" w:rsidP="002F4228">
      <w:r>
        <w:continuationSeparator/>
      </w:r>
    </w:p>
  </w:footnote>
  <w:footnote w:type="continuationNotice" w:id="1">
    <w:p w14:paraId="372720FC" w14:textId="77777777" w:rsidR="00B37273" w:rsidRDefault="00B3727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1023C"/>
    <w:rsid w:val="001104B7"/>
    <w:rsid w:val="0011162E"/>
    <w:rsid w:val="00113305"/>
    <w:rsid w:val="0011454B"/>
    <w:rsid w:val="0011543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FF1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273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08</TotalTime>
  <Pages>60</Pages>
  <Words>15965</Words>
  <Characters>91002</Characters>
  <Application>Microsoft Office Word</Application>
  <DocSecurity>0</DocSecurity>
  <Lines>758</Lines>
  <Paragraphs>2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58</cp:revision>
  <cp:lastPrinted>2024-01-03T10:38:00Z</cp:lastPrinted>
  <dcterms:created xsi:type="dcterms:W3CDTF">2023-12-06T05:49:00Z</dcterms:created>
  <dcterms:modified xsi:type="dcterms:W3CDTF">2024-07-25T16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R1KtVYEn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